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B6A130" w14:textId="77777777" w:rsidR="00F05539" w:rsidRPr="00701B67" w:rsidRDefault="00347D75" w:rsidP="5D50A8BE">
      <w:pPr>
        <w:suppressLineNumbers/>
        <w:spacing w:line="360" w:lineRule="auto"/>
        <w:jc w:val="both"/>
        <w:rPr>
          <w:b/>
          <w:bCs/>
          <w:sz w:val="24"/>
          <w:szCs w:val="24"/>
        </w:rPr>
      </w:pPr>
      <w:r w:rsidRPr="00701B67">
        <w:rPr>
          <w:b/>
          <w:bCs/>
          <w:sz w:val="24"/>
          <w:szCs w:val="24"/>
        </w:rPr>
        <w:t>Cyclophosphamide depletes tumour infiltrating T regulatory cells and combined with anti-PD-1 therapy improves survival in murine neuroblastoma</w:t>
      </w:r>
      <w:r w:rsidRPr="00701B67" w:rsidDel="00347D75">
        <w:rPr>
          <w:b/>
          <w:bCs/>
          <w:sz w:val="24"/>
          <w:szCs w:val="24"/>
        </w:rPr>
        <w:t xml:space="preserve"> </w:t>
      </w:r>
    </w:p>
    <w:p w14:paraId="659F7B87" w14:textId="75444A49" w:rsidR="00FA51A6" w:rsidRPr="00701B67" w:rsidRDefault="5D50A8BE" w:rsidP="5D50A8BE">
      <w:pPr>
        <w:suppressLineNumbers/>
        <w:spacing w:line="360" w:lineRule="auto"/>
        <w:jc w:val="both"/>
        <w:rPr>
          <w:vertAlign w:val="superscript"/>
        </w:rPr>
      </w:pPr>
      <w:r w:rsidRPr="00701B67">
        <w:t>Emily R Webb</w:t>
      </w:r>
      <w:r w:rsidRPr="00701B67">
        <w:rPr>
          <w:vertAlign w:val="superscript"/>
        </w:rPr>
        <w:t>1,3</w:t>
      </w:r>
      <w:r w:rsidRPr="00701B67">
        <w:t>; Julia Moreno-Vicente</w:t>
      </w:r>
      <w:r w:rsidRPr="00701B67">
        <w:rPr>
          <w:vertAlign w:val="superscript"/>
        </w:rPr>
        <w:t>1</w:t>
      </w:r>
      <w:r w:rsidRPr="00701B67">
        <w:t>; Alistair Easton</w:t>
      </w:r>
      <w:r w:rsidRPr="00701B67">
        <w:rPr>
          <w:vertAlign w:val="superscript"/>
        </w:rPr>
        <w:t>1,2,4</w:t>
      </w:r>
      <w:r w:rsidRPr="00701B67">
        <w:t>; Silvia Lanati</w:t>
      </w:r>
      <w:r w:rsidRPr="00701B67">
        <w:rPr>
          <w:vertAlign w:val="superscript"/>
        </w:rPr>
        <w:t>1</w:t>
      </w:r>
      <w:r w:rsidRPr="00701B67">
        <w:t xml:space="preserve">; </w:t>
      </w:r>
      <w:r w:rsidR="00A166A5" w:rsidRPr="00701B67">
        <w:t>Martin Taylor</w:t>
      </w:r>
      <w:r w:rsidR="00A166A5" w:rsidRPr="00701B67">
        <w:rPr>
          <w:vertAlign w:val="superscript"/>
        </w:rPr>
        <w:t>1</w:t>
      </w:r>
      <w:r w:rsidR="00A166A5" w:rsidRPr="00701B67">
        <w:t xml:space="preserve">; </w:t>
      </w:r>
      <w:r w:rsidRPr="00701B67">
        <w:t>Sonya James</w:t>
      </w:r>
      <w:r w:rsidRPr="00701B67">
        <w:rPr>
          <w:vertAlign w:val="superscript"/>
        </w:rPr>
        <w:t>1</w:t>
      </w:r>
      <w:r w:rsidRPr="00701B67">
        <w:t xml:space="preserve">; Emily </w:t>
      </w:r>
      <w:r w:rsidR="00881F35" w:rsidRPr="00701B67">
        <w:t xml:space="preserve">L </w:t>
      </w:r>
      <w:r w:rsidRPr="00701B67">
        <w:t>Williams</w:t>
      </w:r>
      <w:r w:rsidRPr="00701B67">
        <w:rPr>
          <w:vertAlign w:val="superscript"/>
        </w:rPr>
        <w:t>1</w:t>
      </w:r>
      <w:r w:rsidRPr="00701B67">
        <w:t xml:space="preserve">; </w:t>
      </w:r>
      <w:r w:rsidR="00C94B2F" w:rsidRPr="00701B67">
        <w:t>Vikki English</w:t>
      </w:r>
      <w:r w:rsidR="00C94B2F" w:rsidRPr="00701B67">
        <w:rPr>
          <w:vertAlign w:val="superscript"/>
        </w:rPr>
        <w:t>1</w:t>
      </w:r>
      <w:r w:rsidR="00C94B2F" w:rsidRPr="00701B67">
        <w:t>,</w:t>
      </w:r>
      <w:r w:rsidR="00C94B2F" w:rsidRPr="00701B67">
        <w:rPr>
          <w:vertAlign w:val="superscript"/>
        </w:rPr>
        <w:t xml:space="preserve"> </w:t>
      </w:r>
      <w:r w:rsidRPr="00701B67">
        <w:t>Chris Penfold</w:t>
      </w:r>
      <w:r w:rsidRPr="00701B67">
        <w:rPr>
          <w:vertAlign w:val="superscript"/>
        </w:rPr>
        <w:t>1</w:t>
      </w:r>
      <w:r w:rsidRPr="00701B67">
        <w:t>;  Stephen A Beers</w:t>
      </w:r>
      <w:r w:rsidRPr="00701B67">
        <w:rPr>
          <w:vertAlign w:val="superscript"/>
        </w:rPr>
        <w:t>1,5</w:t>
      </w:r>
      <w:r w:rsidR="00DF428C">
        <w:rPr>
          <w:vertAlign w:val="superscript"/>
        </w:rPr>
        <w:t>, 6</w:t>
      </w:r>
      <w:r w:rsidRPr="00701B67">
        <w:t>; Juliet C Gray</w:t>
      </w:r>
      <w:r w:rsidRPr="00701B67">
        <w:rPr>
          <w:vertAlign w:val="superscript"/>
        </w:rPr>
        <w:t>1,5</w:t>
      </w:r>
    </w:p>
    <w:p w14:paraId="7A76A563" w14:textId="624C1BD0" w:rsidR="0003401E" w:rsidRPr="00DF428C" w:rsidRDefault="0003401E" w:rsidP="00372E5A">
      <w:pPr>
        <w:suppressLineNumbers/>
        <w:spacing w:line="360" w:lineRule="auto"/>
        <w:jc w:val="both"/>
      </w:pPr>
      <w:r w:rsidRPr="00701B67">
        <w:rPr>
          <w:vertAlign w:val="superscript"/>
        </w:rPr>
        <w:t>1</w:t>
      </w:r>
      <w:r w:rsidRPr="00701B67">
        <w:t xml:space="preserve">Antibody and Vaccine Group, Centre for Cancer Immunology, University of Southampton Faculty of Medicine, Southampton, Hampshire, SO16 6YD, United Kingdom. </w:t>
      </w:r>
      <w:r w:rsidRPr="00701B67">
        <w:rPr>
          <w:vertAlign w:val="superscript"/>
        </w:rPr>
        <w:t>2</w:t>
      </w:r>
      <w:r w:rsidRPr="00701B67">
        <w:t xml:space="preserve">Cellular Pathology, University Hospitals Southampton NHS Foundation Trust, Southampton, United Kingdom, SO16 6YD. </w:t>
      </w:r>
      <w:r w:rsidRPr="00701B67">
        <w:rPr>
          <w:vertAlign w:val="superscript"/>
        </w:rPr>
        <w:t xml:space="preserve">3 </w:t>
      </w:r>
      <w:r w:rsidRPr="00701B67">
        <w:t xml:space="preserve">Current Affiliation: Edinburgh Cancer Research Centre, Institute of Genetics and </w:t>
      </w:r>
      <w:r w:rsidR="00C94B2F" w:rsidRPr="00701B67">
        <w:t>Cancer</w:t>
      </w:r>
      <w:r w:rsidRPr="00701B67">
        <w:t>, University of Edinburgh, College of Medicine and Veterinary Medicine, Edinburgh, EH4 2XU.</w:t>
      </w:r>
      <w:r w:rsidR="00372E5A" w:rsidRPr="00701B67">
        <w:t xml:space="preserve"> </w:t>
      </w:r>
      <w:r w:rsidR="00372E5A" w:rsidRPr="00701B67">
        <w:rPr>
          <w:vertAlign w:val="superscript"/>
        </w:rPr>
        <w:t>4</w:t>
      </w:r>
      <w:r w:rsidR="00372E5A" w:rsidRPr="00701B67">
        <w:t xml:space="preserve"> Current Affiliation: Department of Oncology, University of Oxford, Old road Campus Research Building, Roosevelt Drive, Oxford, OX3 7DQ. </w:t>
      </w:r>
      <w:r w:rsidR="000C09E6" w:rsidRPr="00701B67">
        <w:rPr>
          <w:vertAlign w:val="superscript"/>
        </w:rPr>
        <w:t>5</w:t>
      </w:r>
      <w:r w:rsidR="000C09E6" w:rsidRPr="00701B67">
        <w:t xml:space="preserve"> </w:t>
      </w:r>
      <w:r w:rsidR="00F11DF4" w:rsidRPr="00701B67">
        <w:t>Co-</w:t>
      </w:r>
      <w:r w:rsidR="00D27CD6">
        <w:t>corresponding</w:t>
      </w:r>
      <w:r w:rsidR="000C09E6" w:rsidRPr="00701B67">
        <w:t xml:space="preserve"> authors</w:t>
      </w:r>
      <w:r w:rsidR="00DF428C">
        <w:t xml:space="preserve">. </w:t>
      </w:r>
      <w:r w:rsidR="00DF428C" w:rsidRPr="00DF428C">
        <w:rPr>
          <w:vertAlign w:val="superscript"/>
        </w:rPr>
        <w:t>6</w:t>
      </w:r>
      <w:r w:rsidR="00DF428C">
        <w:rPr>
          <w:vertAlign w:val="superscript"/>
        </w:rPr>
        <w:t xml:space="preserve"> </w:t>
      </w:r>
      <w:r w:rsidR="00DF428C" w:rsidRPr="00DF428C">
        <w:t>Lead</w:t>
      </w:r>
      <w:r w:rsidR="00DF428C">
        <w:t xml:space="preserve"> contact.</w:t>
      </w:r>
    </w:p>
    <w:p w14:paraId="34B3B8EF" w14:textId="1628A44C" w:rsidR="00372E5A" w:rsidRPr="00701B67" w:rsidRDefault="00372E5A" w:rsidP="00372E5A">
      <w:pPr>
        <w:suppressLineNumbers/>
        <w:spacing w:line="360" w:lineRule="auto"/>
        <w:jc w:val="both"/>
      </w:pPr>
      <w:r w:rsidRPr="00701B67">
        <w:rPr>
          <w:b/>
        </w:rPr>
        <w:t>Corresponding Author</w:t>
      </w:r>
      <w:r w:rsidR="001C0FA6" w:rsidRPr="00701B67">
        <w:rPr>
          <w:b/>
        </w:rPr>
        <w:t>s</w:t>
      </w:r>
      <w:r w:rsidRPr="00701B67">
        <w:rPr>
          <w:b/>
        </w:rPr>
        <w:t>:</w:t>
      </w:r>
      <w:r w:rsidRPr="00701B67">
        <w:t xml:space="preserve"> </w:t>
      </w:r>
      <w:r w:rsidR="001C0FA6" w:rsidRPr="00701B67">
        <w:t xml:space="preserve">Stephen A Beers and </w:t>
      </w:r>
      <w:r w:rsidR="005C7A3F" w:rsidRPr="00701B67">
        <w:t>Juliet C</w:t>
      </w:r>
      <w:r w:rsidRPr="00701B67">
        <w:t xml:space="preserve"> Gray, Antibody and Vaccine Group, Centre for Cancer Immunology,  University of Southampton Faculty of Medicine, Southampton General Hospital (MP127), </w:t>
      </w:r>
      <w:proofErr w:type="spellStart"/>
      <w:r w:rsidRPr="00701B67">
        <w:t>Tremona</w:t>
      </w:r>
      <w:proofErr w:type="spellEnd"/>
      <w:r w:rsidRPr="00701B67">
        <w:t xml:space="preserve"> Road, Southampton, Hampshire, SO16 6YD, U.K. E-mail: </w:t>
      </w:r>
      <w:r w:rsidR="001C0FA6" w:rsidRPr="00701B67">
        <w:t xml:space="preserve">sab@soton.ac.uk or </w:t>
      </w:r>
      <w:r w:rsidRPr="00701B67">
        <w:t>J.C.Gray@southampton.ac.uk</w:t>
      </w:r>
    </w:p>
    <w:p w14:paraId="00C43991" w14:textId="77D96328" w:rsidR="009F168A" w:rsidRPr="00701B67" w:rsidRDefault="362BAD39" w:rsidP="00695018">
      <w:pPr>
        <w:suppressLineNumbers/>
        <w:spacing w:line="360" w:lineRule="auto"/>
        <w:jc w:val="both"/>
      </w:pPr>
      <w:r w:rsidRPr="00701B67">
        <w:rPr>
          <w:b/>
          <w:bCs/>
        </w:rPr>
        <w:t>Keywords:</w:t>
      </w:r>
      <w:r w:rsidRPr="00701B67">
        <w:t xml:space="preserve"> Immune checkpoint blockade, Immunogenic cell death, anti-PD-1,</w:t>
      </w:r>
      <w:r w:rsidR="00F73B17" w:rsidRPr="00701B67">
        <w:t xml:space="preserve"> </w:t>
      </w:r>
      <w:r w:rsidR="00F11DF4" w:rsidRPr="00701B67">
        <w:t>Neuroblastoma</w:t>
      </w:r>
      <w:r w:rsidRPr="00701B67">
        <w:t>, cyclophosphamide</w:t>
      </w:r>
      <w:r w:rsidR="00A245D8" w:rsidRPr="00701B67">
        <w:t xml:space="preserve">, Immunotherapy, Immune modulation, Tumour infiltrating Lymphocytes, Tregs </w:t>
      </w:r>
    </w:p>
    <w:p w14:paraId="7D5C5575" w14:textId="7F4618DB" w:rsidR="00A72E9A" w:rsidRPr="00701B67" w:rsidRDefault="00DC3FE2" w:rsidP="00695018">
      <w:pPr>
        <w:suppressLineNumbers/>
        <w:spacing w:line="360" w:lineRule="auto"/>
        <w:jc w:val="both"/>
        <w:rPr>
          <w:b/>
        </w:rPr>
      </w:pPr>
      <w:r w:rsidRPr="00701B67">
        <w:rPr>
          <w:b/>
        </w:rPr>
        <w:t xml:space="preserve">Running title: </w:t>
      </w:r>
      <w:r w:rsidR="009B6410" w:rsidRPr="00701B67">
        <w:t>CPM + anti-PD-1 depletes Tregs in neuroblastoma</w:t>
      </w:r>
    </w:p>
    <w:p w14:paraId="5725B921" w14:textId="70C4508D" w:rsidR="00695018" w:rsidRPr="00701B67" w:rsidRDefault="00695018" w:rsidP="00695018">
      <w:pPr>
        <w:suppressLineNumbers/>
        <w:spacing w:line="360" w:lineRule="auto"/>
        <w:jc w:val="both"/>
        <w:rPr>
          <w:b/>
        </w:rPr>
      </w:pPr>
    </w:p>
    <w:p w14:paraId="36532463" w14:textId="56E50082" w:rsidR="00081C2F" w:rsidRPr="00701B67" w:rsidRDefault="00081C2F" w:rsidP="00695018">
      <w:pPr>
        <w:suppressLineNumbers/>
        <w:spacing w:line="360" w:lineRule="auto"/>
        <w:jc w:val="both"/>
        <w:rPr>
          <w:b/>
        </w:rPr>
      </w:pPr>
    </w:p>
    <w:p w14:paraId="2A515DAF" w14:textId="453F8E1B" w:rsidR="00081C2F" w:rsidRPr="00701B67" w:rsidRDefault="00081C2F" w:rsidP="00695018">
      <w:pPr>
        <w:suppressLineNumbers/>
        <w:spacing w:line="360" w:lineRule="auto"/>
        <w:jc w:val="both"/>
        <w:rPr>
          <w:b/>
        </w:rPr>
      </w:pPr>
    </w:p>
    <w:p w14:paraId="323B7D72" w14:textId="4AE9DAB5" w:rsidR="00081C2F" w:rsidRPr="00701B67" w:rsidRDefault="00081C2F" w:rsidP="00695018">
      <w:pPr>
        <w:suppressLineNumbers/>
        <w:spacing w:line="360" w:lineRule="auto"/>
        <w:jc w:val="both"/>
        <w:rPr>
          <w:b/>
        </w:rPr>
      </w:pPr>
    </w:p>
    <w:p w14:paraId="08783C15" w14:textId="2EC7EC12" w:rsidR="00081C2F" w:rsidRPr="00701B67" w:rsidRDefault="00081C2F" w:rsidP="00695018">
      <w:pPr>
        <w:suppressLineNumbers/>
        <w:spacing w:line="360" w:lineRule="auto"/>
        <w:jc w:val="both"/>
        <w:rPr>
          <w:b/>
        </w:rPr>
      </w:pPr>
    </w:p>
    <w:p w14:paraId="46B843F5" w14:textId="4E7AC753" w:rsidR="00081C2F" w:rsidRPr="00701B67" w:rsidRDefault="00081C2F" w:rsidP="00695018">
      <w:pPr>
        <w:suppressLineNumbers/>
        <w:spacing w:line="360" w:lineRule="auto"/>
        <w:jc w:val="both"/>
        <w:rPr>
          <w:b/>
        </w:rPr>
      </w:pPr>
    </w:p>
    <w:p w14:paraId="573DA09B" w14:textId="340B910B" w:rsidR="00081C2F" w:rsidRPr="00701B67" w:rsidRDefault="00081C2F" w:rsidP="00695018">
      <w:pPr>
        <w:suppressLineNumbers/>
        <w:spacing w:line="360" w:lineRule="auto"/>
        <w:jc w:val="both"/>
        <w:rPr>
          <w:b/>
        </w:rPr>
      </w:pPr>
    </w:p>
    <w:p w14:paraId="3AC82365" w14:textId="7AE18993" w:rsidR="00081C2F" w:rsidRPr="00701B67" w:rsidRDefault="00081C2F" w:rsidP="00695018">
      <w:pPr>
        <w:suppressLineNumbers/>
        <w:spacing w:line="360" w:lineRule="auto"/>
        <w:jc w:val="both"/>
        <w:rPr>
          <w:b/>
        </w:rPr>
      </w:pPr>
    </w:p>
    <w:p w14:paraId="3967B348" w14:textId="53CF2F39" w:rsidR="00081C2F" w:rsidRPr="00701B67" w:rsidRDefault="00081C2F" w:rsidP="00695018">
      <w:pPr>
        <w:suppressLineNumbers/>
        <w:spacing w:line="360" w:lineRule="auto"/>
        <w:jc w:val="both"/>
        <w:rPr>
          <w:b/>
        </w:rPr>
      </w:pPr>
    </w:p>
    <w:p w14:paraId="4E5377EC" w14:textId="77777777" w:rsidR="001F41CA" w:rsidRPr="00701B67" w:rsidRDefault="001F41CA" w:rsidP="00695018">
      <w:pPr>
        <w:suppressLineNumbers/>
        <w:spacing w:line="360" w:lineRule="auto"/>
        <w:jc w:val="both"/>
        <w:rPr>
          <w:b/>
        </w:rPr>
      </w:pPr>
    </w:p>
    <w:p w14:paraId="658D8D6E" w14:textId="6A8E6D0A" w:rsidR="00695018" w:rsidRPr="00701B67" w:rsidRDefault="00973790" w:rsidP="00695018">
      <w:pPr>
        <w:spacing w:line="360" w:lineRule="auto"/>
        <w:jc w:val="both"/>
        <w:rPr>
          <w:b/>
          <w:sz w:val="24"/>
          <w:u w:val="single"/>
        </w:rPr>
      </w:pPr>
      <w:r w:rsidRPr="00701B67">
        <w:rPr>
          <w:b/>
          <w:sz w:val="24"/>
          <w:u w:val="single"/>
        </w:rPr>
        <w:lastRenderedPageBreak/>
        <w:t xml:space="preserve">Summary </w:t>
      </w:r>
    </w:p>
    <w:p w14:paraId="1D309EA9" w14:textId="1CD3DA2C" w:rsidR="00FF5172" w:rsidRDefault="60C0E9F9" w:rsidP="003B0477">
      <w:pPr>
        <w:spacing w:line="360" w:lineRule="auto"/>
        <w:jc w:val="both"/>
      </w:pPr>
      <w:r w:rsidRPr="00701B67">
        <w:t>The outcome for children with high-risk neuroblastoma is poor despite intensive multi</w:t>
      </w:r>
      <w:r w:rsidR="009255C7" w:rsidRPr="00701B67">
        <w:t>-</w:t>
      </w:r>
      <w:r w:rsidRPr="00701B67">
        <w:t>modal treatment protocols. Toxicity from current treatments is significant, and novel approaches are needed to improve outcome</w:t>
      </w:r>
      <w:r w:rsidR="00CE6784" w:rsidRPr="00701B67">
        <w:t>.</w:t>
      </w:r>
      <w:r w:rsidR="00973790" w:rsidRPr="00701B67">
        <w:t xml:space="preserve"> </w:t>
      </w:r>
      <w:r w:rsidRPr="00701B67">
        <w:t>C</w:t>
      </w:r>
      <w:r w:rsidR="00AF01ED" w:rsidRPr="00701B67">
        <w:t xml:space="preserve">yclophosphamide </w:t>
      </w:r>
      <w:r w:rsidRPr="00701B67">
        <w:t>(CPM) is a key component of current chemotherapy regimens</w:t>
      </w:r>
      <w:r w:rsidR="00973790" w:rsidRPr="00701B67">
        <w:t xml:space="preserve"> and is known to have immunomodulatory effects</w:t>
      </w:r>
      <w:r w:rsidRPr="00701B67">
        <w:t>. However, this has not been investigated in the context of</w:t>
      </w:r>
      <w:r w:rsidR="00D10375" w:rsidRPr="00701B67">
        <w:t xml:space="preserve"> tumour infiltrating lymphocytes in</w:t>
      </w:r>
      <w:r w:rsidRPr="00701B67">
        <w:t xml:space="preserve"> neuroblastoma. </w:t>
      </w:r>
      <w:r w:rsidR="00973790" w:rsidRPr="00701B67">
        <w:t>Using murine models of neuroblastoma</w:t>
      </w:r>
      <w:r w:rsidR="00D94DA7" w:rsidRPr="00701B67">
        <w:t xml:space="preserve">, </w:t>
      </w:r>
      <w:r w:rsidR="00973790" w:rsidRPr="00701B67">
        <w:t>the immunomodulatory effects of low-dose CPM w</w:t>
      </w:r>
      <w:r w:rsidR="003B0477" w:rsidRPr="00701B67">
        <w:t>ere</w:t>
      </w:r>
      <w:r w:rsidR="00973790" w:rsidRPr="00701B67">
        <w:t xml:space="preserve"> investigated using detailed immunophenotyping. </w:t>
      </w:r>
      <w:r w:rsidR="00D94DA7" w:rsidRPr="00701B67">
        <w:t>We</w:t>
      </w:r>
      <w:r w:rsidR="00973790" w:rsidRPr="00701B67">
        <w:t xml:space="preserve"> demonstrated </w:t>
      </w:r>
      <w:r w:rsidR="003B0477" w:rsidRPr="00701B67">
        <w:t xml:space="preserve">that CPM resulted in </w:t>
      </w:r>
      <w:r w:rsidR="00973790" w:rsidRPr="00701B67">
        <w:t xml:space="preserve">a specific depletion of </w:t>
      </w:r>
      <w:proofErr w:type="spellStart"/>
      <w:r w:rsidR="00973790" w:rsidRPr="00701B67">
        <w:t>intratumoural</w:t>
      </w:r>
      <w:proofErr w:type="spellEnd"/>
      <w:r w:rsidR="00973790" w:rsidRPr="00701B67">
        <w:t xml:space="preserve"> T regulatory cells by apoptosis, and when combined with anti-PD</w:t>
      </w:r>
      <w:r w:rsidR="00973790" w:rsidRPr="00242940">
        <w:t xml:space="preserve">-1 antibody therapy, </w:t>
      </w:r>
      <w:r w:rsidR="00D94DA7" w:rsidRPr="00242940">
        <w:t xml:space="preserve">this </w:t>
      </w:r>
      <w:r w:rsidR="00973790" w:rsidRPr="00242940">
        <w:t xml:space="preserve">resulted </w:t>
      </w:r>
      <w:r w:rsidR="00701B67">
        <w:t xml:space="preserve">in </w:t>
      </w:r>
      <w:r w:rsidR="003B0477" w:rsidRPr="00242940">
        <w:t>improved therapeutic efficacy</w:t>
      </w:r>
      <w:r w:rsidR="00973790" w:rsidRPr="00242940">
        <w:t xml:space="preserve">. CPM combined with anti-PD-1 therapy was demonstrated to be an effective combinational </w:t>
      </w:r>
      <w:r w:rsidR="003B0477" w:rsidRPr="00242940">
        <w:t>therapy</w:t>
      </w:r>
      <w:r w:rsidR="00973790" w:rsidRPr="00242940">
        <w:t xml:space="preserve">, with metronomic CPM found to be more effective than single dosing in more resistant tumour models. </w:t>
      </w:r>
      <w:r w:rsidR="00D94DA7" w:rsidRPr="00242940">
        <w:t>Overall, t</w:t>
      </w:r>
      <w:r w:rsidR="00973790" w:rsidRPr="00242940">
        <w:t xml:space="preserve">his </w:t>
      </w:r>
      <w:r w:rsidR="003B0477" w:rsidRPr="00242940">
        <w:t xml:space="preserve">pre-clinical data strongly </w:t>
      </w:r>
      <w:proofErr w:type="gramStart"/>
      <w:r w:rsidR="003B0477" w:rsidRPr="00242940">
        <w:t>support</w:t>
      </w:r>
      <w:proofErr w:type="gramEnd"/>
      <w:r w:rsidR="003B0477" w:rsidRPr="00242940">
        <w:t xml:space="preserve"> </w:t>
      </w:r>
      <w:r w:rsidR="00242940">
        <w:t>clinical evaluation of</w:t>
      </w:r>
      <w:r w:rsidR="00973790" w:rsidRPr="00242940">
        <w:t xml:space="preserve"> </w:t>
      </w:r>
      <w:r w:rsidR="003B0477" w:rsidRPr="00242940">
        <w:t xml:space="preserve">such </w:t>
      </w:r>
      <w:r w:rsidR="00973790" w:rsidRPr="00242940">
        <w:t>combination strateg</w:t>
      </w:r>
      <w:r w:rsidR="003B0477" w:rsidRPr="00242940">
        <w:t xml:space="preserve">ies </w:t>
      </w:r>
      <w:r w:rsidR="00973790" w:rsidRPr="00242940">
        <w:t xml:space="preserve">in </w:t>
      </w:r>
      <w:r w:rsidR="00DF77BE" w:rsidRPr="00242940">
        <w:t>neuroblastoma</w:t>
      </w:r>
      <w:r w:rsidR="00973790" w:rsidRPr="00242940">
        <w:t>.</w:t>
      </w:r>
      <w:r w:rsidR="00973790">
        <w:t xml:space="preserve"> </w:t>
      </w:r>
    </w:p>
    <w:p w14:paraId="0117CB4D" w14:textId="277D424C" w:rsidR="00DF77BE" w:rsidRDefault="00DF77BE" w:rsidP="00DF77BE">
      <w:pPr>
        <w:spacing w:line="360" w:lineRule="auto"/>
        <w:jc w:val="both"/>
      </w:pPr>
    </w:p>
    <w:p w14:paraId="0B65198E" w14:textId="7E1511F3" w:rsidR="00DF77BE" w:rsidRDefault="00DF77BE" w:rsidP="00DF77BE">
      <w:pPr>
        <w:spacing w:line="360" w:lineRule="auto"/>
        <w:jc w:val="both"/>
      </w:pPr>
    </w:p>
    <w:p w14:paraId="095E85BA" w14:textId="659480FE" w:rsidR="00DF77BE" w:rsidRDefault="00DF77BE" w:rsidP="00DF77BE">
      <w:pPr>
        <w:spacing w:line="360" w:lineRule="auto"/>
        <w:jc w:val="both"/>
      </w:pPr>
    </w:p>
    <w:p w14:paraId="0D25726F" w14:textId="0080C47D" w:rsidR="00DF77BE" w:rsidRDefault="00DF77BE" w:rsidP="00DF77BE">
      <w:pPr>
        <w:spacing w:line="360" w:lineRule="auto"/>
        <w:jc w:val="both"/>
      </w:pPr>
    </w:p>
    <w:p w14:paraId="66FEABE0" w14:textId="023FD4B9" w:rsidR="00DF77BE" w:rsidRDefault="00DF77BE" w:rsidP="00DF77BE">
      <w:pPr>
        <w:spacing w:line="360" w:lineRule="auto"/>
        <w:jc w:val="both"/>
      </w:pPr>
    </w:p>
    <w:p w14:paraId="65D0704F" w14:textId="2E46F975" w:rsidR="00DF77BE" w:rsidRDefault="00DF77BE" w:rsidP="00DF77BE">
      <w:pPr>
        <w:spacing w:line="360" w:lineRule="auto"/>
        <w:jc w:val="both"/>
      </w:pPr>
    </w:p>
    <w:p w14:paraId="73DCD34B" w14:textId="4D31850C" w:rsidR="00DF77BE" w:rsidRDefault="00DF77BE" w:rsidP="00DF77BE">
      <w:pPr>
        <w:spacing w:line="360" w:lineRule="auto"/>
        <w:jc w:val="both"/>
      </w:pPr>
    </w:p>
    <w:p w14:paraId="7FC9F59F" w14:textId="77777777" w:rsidR="00DF77BE" w:rsidRPr="00C4445D" w:rsidRDefault="00DF77BE" w:rsidP="00DF77BE">
      <w:pPr>
        <w:spacing w:line="360" w:lineRule="auto"/>
        <w:jc w:val="both"/>
      </w:pPr>
    </w:p>
    <w:p w14:paraId="29576E78" w14:textId="2BBE1DF7" w:rsidR="00695018" w:rsidRPr="00C4445D" w:rsidRDefault="00695018"/>
    <w:p w14:paraId="37906153" w14:textId="76D6F78D" w:rsidR="00081C2F" w:rsidRPr="00C4445D" w:rsidRDefault="00081C2F"/>
    <w:p w14:paraId="2FE3D708" w14:textId="3030DEB1" w:rsidR="00081C2F" w:rsidRPr="00C4445D" w:rsidRDefault="00081C2F"/>
    <w:p w14:paraId="5DDBF50E" w14:textId="34476875" w:rsidR="00081C2F" w:rsidRPr="00C4445D" w:rsidRDefault="00081C2F"/>
    <w:p w14:paraId="327F23D3" w14:textId="3FEBA26C" w:rsidR="00081C2F" w:rsidRDefault="00081C2F"/>
    <w:p w14:paraId="4DC2E578" w14:textId="07E2B9D8" w:rsidR="00242940" w:rsidRDefault="00242940"/>
    <w:p w14:paraId="20003DF5" w14:textId="77777777" w:rsidR="00242940" w:rsidRPr="00C4445D" w:rsidRDefault="00242940"/>
    <w:p w14:paraId="31F18093" w14:textId="77777777" w:rsidR="00081C2F" w:rsidRPr="00C4445D" w:rsidRDefault="00081C2F"/>
    <w:p w14:paraId="101B83EA" w14:textId="6522AD2E" w:rsidR="00695018" w:rsidRPr="00701B67" w:rsidRDefault="009056D7" w:rsidP="00695018">
      <w:pPr>
        <w:spacing w:line="360" w:lineRule="auto"/>
        <w:jc w:val="both"/>
        <w:rPr>
          <w:b/>
          <w:sz w:val="24"/>
        </w:rPr>
      </w:pPr>
      <w:r w:rsidRPr="00701B67">
        <w:rPr>
          <w:b/>
          <w:sz w:val="24"/>
        </w:rPr>
        <w:lastRenderedPageBreak/>
        <w:t>INTRODUCTION</w:t>
      </w:r>
    </w:p>
    <w:p w14:paraId="7B6C9F3B" w14:textId="77BD814C" w:rsidR="005F19C0" w:rsidRPr="00701B67" w:rsidRDefault="60C0E9F9" w:rsidP="0042581B">
      <w:pPr>
        <w:spacing w:line="360" w:lineRule="auto"/>
        <w:jc w:val="both"/>
      </w:pPr>
      <w:r w:rsidRPr="00701B67">
        <w:t>Neuroblastoma, an embryonal tumour derived from neural crest cells, is one of the commonest paediatric malignancies and accounts for a disproportionately high number of childhood cancer deaths</w:t>
      </w:r>
      <w:r w:rsidR="00B64A7F">
        <w:t xml:space="preserve"> </w:t>
      </w:r>
      <w:r w:rsidR="00845D84" w:rsidRPr="00701B67">
        <w:fldChar w:fldCharType="begin">
          <w:fldData xml:space="preserve">PEVuZE5vdGU+PENpdGU+PEF1dGhvcj5DaGV1bmc8L0F1dGhvcj48WWVhcj4yMDEzPC9ZZWFyPjxS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yMC0z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</w:fldData>
        </w:fldChar>
      </w:r>
      <w:r w:rsidR="00B64A7F">
        <w:instrText xml:space="preserve"> ADDIN EN.CITE </w:instrText>
      </w:r>
      <w:r w:rsidR="00B64A7F">
        <w:fldChar w:fldCharType="begin">
          <w:fldData xml:space="preserve">PEVuZE5vdGU+PENpdGU+PEF1dGhvcj5DaGV1bmc8L0F1dGhvcj48WWVhcj4yMDEzPC9ZZWFyPjxS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yMC0z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</w:fldData>
        </w:fldChar>
      </w:r>
      <w:r w:rsidR="00B64A7F">
        <w:instrText xml:space="preserve"> ADDIN EN.CITE.DATA </w:instrText>
      </w:r>
      <w:r w:rsidR="00B64A7F">
        <w:fldChar w:fldCharType="end"/>
      </w:r>
      <w:r w:rsidR="00845D84" w:rsidRPr="00701B67">
        <w:fldChar w:fldCharType="separate"/>
      </w:r>
      <w:r w:rsidR="00B64A7F">
        <w:rPr>
          <w:noProof/>
        </w:rPr>
        <w:t>(Cheung and Dyer, 2013, Coughlan et al., 2017, Maris et al., 2007, Matthay et al., 2016)</w:t>
      </w:r>
      <w:r w:rsidR="00845D84" w:rsidRPr="00701B67">
        <w:fldChar w:fldCharType="end"/>
      </w:r>
      <w:r w:rsidR="00DA5D96" w:rsidRPr="00701B67">
        <w:t>.</w:t>
      </w:r>
      <w:r w:rsidRPr="00701B67">
        <w:t xml:space="preserve"> Over 50% of patients have evidence of MYCN amplification and / or </w:t>
      </w:r>
      <w:r w:rsidR="00F17B3D" w:rsidRPr="00701B67">
        <w:t>metastatic</w:t>
      </w:r>
      <w:r w:rsidRPr="00701B67">
        <w:t xml:space="preserve"> disease</w:t>
      </w:r>
      <w:r w:rsidR="00D814E8" w:rsidRPr="00701B67">
        <w:t xml:space="preserve"> and are therefore considered to have high-risk </w:t>
      </w:r>
      <w:r w:rsidR="00F05539" w:rsidRPr="00701B67">
        <w:t>neuroblastoma</w:t>
      </w:r>
      <w:r w:rsidR="00B64A7F">
        <w:t xml:space="preserve"> </w:t>
      </w:r>
      <w:r w:rsidR="00F17B3D" w:rsidRPr="00701B67">
        <w:fldChar w:fldCharType="begin">
          <w:fldData xml:space="preserve">PEVuZE5vdGU+PENpdGU+PEF1dGhvcj5DaGV1bmc8L0F1dGhvcj48WWVhcj4yMDEzPC9ZZWFyPjxS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yMC0z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</w:fldData>
        </w:fldChar>
      </w:r>
      <w:r w:rsidR="00B64A7F">
        <w:instrText xml:space="preserve"> ADDIN EN.CITE </w:instrText>
      </w:r>
      <w:r w:rsidR="00B64A7F">
        <w:fldChar w:fldCharType="begin">
          <w:fldData xml:space="preserve">PEVuZE5vdGU+PENpdGU+PEF1dGhvcj5DaGV1bmc8L0F1dGhvcj48WWVhcj4yMDEzPC9ZZWFyPjxS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yMC0z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</w:fldData>
        </w:fldChar>
      </w:r>
      <w:r w:rsidR="00B64A7F">
        <w:instrText xml:space="preserve"> ADDIN EN.CITE.DATA </w:instrText>
      </w:r>
      <w:r w:rsidR="00B64A7F">
        <w:fldChar w:fldCharType="end"/>
      </w:r>
      <w:r w:rsidR="00F17B3D" w:rsidRPr="00701B67">
        <w:fldChar w:fldCharType="separate"/>
      </w:r>
      <w:r w:rsidR="00B64A7F">
        <w:rPr>
          <w:noProof/>
        </w:rPr>
        <w:t>(Cheung and Dyer, 2013, Coughlan et al., 2017, Maris et al., 2007, Matthay et al., 2016)</w:t>
      </w:r>
      <w:r w:rsidR="00F17B3D" w:rsidRPr="00701B67">
        <w:fldChar w:fldCharType="end"/>
      </w:r>
      <w:r w:rsidRPr="00701B67">
        <w:t>. Despite intensive multi-modal treatment protocols, including myeloablative chemotherapy and au</w:t>
      </w:r>
      <w:r w:rsidR="00845D84" w:rsidRPr="00701B67">
        <w:t xml:space="preserve">tologous stem cell transplant, </w:t>
      </w:r>
      <w:r w:rsidRPr="00701B67">
        <w:t xml:space="preserve">the outcome for </w:t>
      </w:r>
      <w:r w:rsidR="00D814E8" w:rsidRPr="00701B67">
        <w:t xml:space="preserve">these </w:t>
      </w:r>
      <w:r w:rsidRPr="00701B67">
        <w:t>patients is poor, with long-term survival rates of less than 50%</w:t>
      </w:r>
      <w:r w:rsidR="00B64A7F">
        <w:t xml:space="preserve"> </w:t>
      </w:r>
      <w:r w:rsidR="00845D84" w:rsidRPr="00701B67">
        <w:fldChar w:fldCharType="begin">
          <w:fldData xml:space="preserve">PEVuZE5vdGU+PENpdGU+PEF1dGhvcj5DaGV1bmc8L0F1dGhvcj48WWVhcj4yMDEzPC9ZZWFyPjxS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yMC0z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</w:fldData>
        </w:fldChar>
      </w:r>
      <w:r w:rsidR="00B64A7F">
        <w:instrText xml:space="preserve"> ADDIN EN.CITE </w:instrText>
      </w:r>
      <w:r w:rsidR="00B64A7F">
        <w:fldChar w:fldCharType="begin">
          <w:fldData xml:space="preserve">PEVuZE5vdGU+PENpdGU+PEF1dGhvcj5DaGV1bmc8L0F1dGhvcj48WWVhcj4yMDEzPC9ZZWFyPjxS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yMC0z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</w:fldData>
        </w:fldChar>
      </w:r>
      <w:r w:rsidR="00B64A7F">
        <w:instrText xml:space="preserve"> ADDIN EN.CITE.DATA </w:instrText>
      </w:r>
      <w:r w:rsidR="00B64A7F">
        <w:fldChar w:fldCharType="end"/>
      </w:r>
      <w:r w:rsidR="00845D84" w:rsidRPr="00701B67">
        <w:fldChar w:fldCharType="separate"/>
      </w:r>
      <w:r w:rsidR="00B64A7F">
        <w:rPr>
          <w:noProof/>
        </w:rPr>
        <w:t>(Cheung and Dyer, 2013, Coughlan et al., 2017, Maris et al., 2007, Matthay et al., 2016)</w:t>
      </w:r>
      <w:r w:rsidR="00845D84" w:rsidRPr="00701B67">
        <w:fldChar w:fldCharType="end"/>
      </w:r>
      <w:r w:rsidR="00DA5D96" w:rsidRPr="00701B67">
        <w:t>.</w:t>
      </w:r>
      <w:r w:rsidR="00845D84" w:rsidRPr="00701B67">
        <w:t xml:space="preserve"> </w:t>
      </w:r>
      <w:r w:rsidRPr="00701B67">
        <w:t>Current treatment protocols are associated with significant toxicity and treatment related mortality, so there is little scope for further intensification</w:t>
      </w:r>
      <w:r w:rsidR="00B64A7F">
        <w:t xml:space="preserve"> </w:t>
      </w:r>
      <w:r w:rsidR="009C1BC4" w:rsidRPr="00701B67">
        <w:fldChar w:fldCharType="begin">
          <w:fldData xml:space="preserve">PEVuZE5vdGU+PENpdGU+PEF1dGhvcj5QaW50bzwvQXV0aG9yPjxZZWFyPjIwMTU8L1llYXI+PFJl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DA4LTE3PC9wYWdlcz48dm9sdW1lPjMzPC92b2x1bWU+PG51bWJl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MyNC0zNDwvcGFnZXM+PHZvbHVtZT4z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</w:fldData>
        </w:fldChar>
      </w:r>
      <w:r w:rsidR="00B64A7F">
        <w:instrText xml:space="preserve"> ADDIN EN.CITE </w:instrText>
      </w:r>
      <w:r w:rsidR="00B64A7F">
        <w:fldChar w:fldCharType="begin">
          <w:fldData xml:space="preserve">PEVuZE5vdGU+PENpdGU+PEF1dGhvcj5QaW50bzwvQXV0aG9yPjxZZWFyPjIwMTU8L1llYXI+PFJl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DA4LTE3PC9wYWdlcz48dm9sdW1lPjMzPC92b2x1bWU+PG51bWJl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MyNC0zNDwvcGFnZXM+PHZvbHVtZT4z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</w:fldData>
        </w:fldChar>
      </w:r>
      <w:r w:rsidR="00B64A7F">
        <w:instrText xml:space="preserve"> ADDIN EN.CITE.DATA </w:instrText>
      </w:r>
      <w:r w:rsidR="00B64A7F">
        <w:fldChar w:fldCharType="end"/>
      </w:r>
      <w:r w:rsidR="009C1BC4" w:rsidRPr="00701B67">
        <w:fldChar w:fldCharType="separate"/>
      </w:r>
      <w:r w:rsidR="00B64A7F">
        <w:rPr>
          <w:noProof/>
        </w:rPr>
        <w:t>(Pinto et al., 2015, Yu et al., 2010)</w:t>
      </w:r>
      <w:r w:rsidR="009C1BC4" w:rsidRPr="00701B67">
        <w:fldChar w:fldCharType="end"/>
      </w:r>
      <w:r w:rsidR="00DA5D96" w:rsidRPr="00701B67">
        <w:t>.</w:t>
      </w:r>
      <w:r w:rsidR="00845D84" w:rsidRPr="00701B67">
        <w:t xml:space="preserve"> </w:t>
      </w:r>
      <w:r w:rsidRPr="00701B67">
        <w:t xml:space="preserve"> There is therefore a need for new treatment </w:t>
      </w:r>
      <w:r w:rsidR="00BB30A1" w:rsidRPr="00701B67">
        <w:t>strategies to reduce</w:t>
      </w:r>
      <w:r w:rsidRPr="00701B67">
        <w:t xml:space="preserve"> toxicity and improve outcome.</w:t>
      </w:r>
    </w:p>
    <w:p w14:paraId="5603C732" w14:textId="050A2915" w:rsidR="002636A9" w:rsidRPr="00701B67" w:rsidRDefault="00B4462F" w:rsidP="60C0E9F9">
      <w:pPr>
        <w:spacing w:line="360" w:lineRule="auto"/>
        <w:jc w:val="both"/>
      </w:pPr>
      <w:r w:rsidRPr="00701B67">
        <w:t>In the last decade, immunotherapy has become a key component of high-risk neuroblastoma treatment. Antibodies targeting the GD2 ganglioside, expressed ubiquitously on neuroblastoma, have been demonstrated to improve survival</w:t>
      </w:r>
      <w:r w:rsidR="007D2A4E" w:rsidRPr="00701B67">
        <w:t xml:space="preserve">, </w:t>
      </w:r>
      <w:r w:rsidRPr="00701B67">
        <w:t>and are now considered a standard of care</w:t>
      </w:r>
      <w:r w:rsidR="00B64A7F">
        <w:t xml:space="preserve"> </w:t>
      </w:r>
      <w:r w:rsidR="007D2A4E" w:rsidRPr="00701B67">
        <w:fldChar w:fldCharType="begin">
          <w:fldData xml:space="preserve">PEVuZE5vdGU+PENpdGU+PEF1dGhvcj5MYWRlbnN0ZWluPC9BdXRob3I+PFllYXI+MjAxODwvWWVh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MTYxNy0xNjI5PC9wYWdlcz48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MyNC0zNDwvcGFnZXM+PHZvbHVt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</w:fldData>
        </w:fldChar>
      </w:r>
      <w:r w:rsidR="00B64A7F">
        <w:instrText xml:space="preserve"> ADDIN EN.CITE </w:instrText>
      </w:r>
      <w:r w:rsidR="00B64A7F">
        <w:fldChar w:fldCharType="begin">
          <w:fldData xml:space="preserve">PEVuZE5vdGU+PENpdGU+PEF1dGhvcj5MYWRlbnN0ZWluPC9BdXRob3I+PFllYXI+MjAxODwvWWVh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MTYxNy0xNjI5PC9wYWdlcz48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MyNC0zNDwvcGFnZXM+PHZvbHVt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</w:fldData>
        </w:fldChar>
      </w:r>
      <w:r w:rsidR="00B64A7F">
        <w:instrText xml:space="preserve"> ADDIN EN.CITE.DATA </w:instrText>
      </w:r>
      <w:r w:rsidR="00B64A7F">
        <w:fldChar w:fldCharType="end"/>
      </w:r>
      <w:r w:rsidR="007D2A4E" w:rsidRPr="00701B67">
        <w:fldChar w:fldCharType="separate"/>
      </w:r>
      <w:r w:rsidR="00B64A7F">
        <w:rPr>
          <w:noProof/>
        </w:rPr>
        <w:t>(Ladenstein et al., 2018, Yu et al., 2010)</w:t>
      </w:r>
      <w:r w:rsidR="007D2A4E" w:rsidRPr="00701B67">
        <w:fldChar w:fldCharType="end"/>
      </w:r>
      <w:r w:rsidR="00DA5D96" w:rsidRPr="00701B67">
        <w:t>.</w:t>
      </w:r>
      <w:r w:rsidR="007D2A4E" w:rsidRPr="00701B67">
        <w:t xml:space="preserve"> </w:t>
      </w:r>
      <w:r w:rsidRPr="00701B67">
        <w:t xml:space="preserve">However, trials of checkpoint blockade immunotherapy have so far been disappointing, with single agent anti-PD-1 antibody therapy showing little evidence of efficacy </w:t>
      </w:r>
      <w:r w:rsidR="60C0E9F9" w:rsidRPr="00701B67">
        <w:t xml:space="preserve">in paediatric cancers, including neuroblastoma </w:t>
      </w:r>
      <w:r w:rsidR="0020593C" w:rsidRPr="00701B67">
        <w:fldChar w:fldCharType="begin">
          <w:fldData xml:space="preserve">PEVuZE5vdGU+PENpdGU+PEF1dGhvcj5EYXZpczwvQXV0aG9yPjxZZWFyPjIwMjA8L1llYXI+PFJl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TQxLTU1MDwvcGFn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MTIxLTEzMzwvcGFnZXM+PHZvbHVtZT4yMTwvdm9sdW1lPjxu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==
</w:fldData>
        </w:fldChar>
      </w:r>
      <w:r w:rsidR="00B64A7F">
        <w:instrText xml:space="preserve"> ADDIN EN.CITE </w:instrText>
      </w:r>
      <w:r w:rsidR="00B64A7F">
        <w:fldChar w:fldCharType="begin">
          <w:fldData xml:space="preserve">PEVuZE5vdGU+PENpdGU+PEF1dGhvcj5EYXZpczwvQXV0aG9yPjxZZWFyPjIwMjA8L1llYXI+PFJl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TQxLTU1MDwvcGFn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MTIxLTEzMzwvcGFnZXM+PHZvbHVtZT4yMTwvdm9sdW1lPjxu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==
</w:fldData>
        </w:fldChar>
      </w:r>
      <w:r w:rsidR="00B64A7F">
        <w:instrText xml:space="preserve"> ADDIN EN.CITE.DATA </w:instrText>
      </w:r>
      <w:r w:rsidR="00B64A7F">
        <w:fldChar w:fldCharType="end"/>
      </w:r>
      <w:r w:rsidR="0020593C" w:rsidRPr="00701B67">
        <w:fldChar w:fldCharType="separate"/>
      </w:r>
      <w:r w:rsidR="00B64A7F">
        <w:rPr>
          <w:noProof/>
        </w:rPr>
        <w:t>(Davis et al., 2020, Geoerger et al., 2020)</w:t>
      </w:r>
      <w:r w:rsidR="0020593C" w:rsidRPr="00701B67">
        <w:fldChar w:fldCharType="end"/>
      </w:r>
      <w:r w:rsidR="00DA5D96" w:rsidRPr="00701B67">
        <w:t>.</w:t>
      </w:r>
      <w:r w:rsidR="60C0E9F9" w:rsidRPr="00701B67">
        <w:t xml:space="preserve"> This is perhaps not surprising, given that these tumours generally have a low mutational burden and an immunologically cold microenvironment, with few infiltrating lymphocytes</w:t>
      </w:r>
      <w:r w:rsidRPr="00701B67">
        <w:t xml:space="preserve"> </w:t>
      </w:r>
      <w:r w:rsidR="009C1BC4" w:rsidRPr="00701B67">
        <w:fldChar w:fldCharType="begin">
          <w:fldData xml:space="preserve">PEVuZE5vdGU+PENpdGU+PEF1dGhvcj5DYXJsc29uPC9BdXRob3I+PFllYXI+MjAxMzwvWWVhcj48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1NzI1LTM0PC9wYWdlcz48dm9sdW1lPjI0PC92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k4MzwvcGFnZXM+PHZvbHVtZT4xODwv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MyMS0z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</w:fldData>
        </w:fldChar>
      </w:r>
      <w:r w:rsidR="00B64A7F">
        <w:instrText xml:space="preserve"> ADDIN EN.CITE </w:instrText>
      </w:r>
      <w:r w:rsidR="00B64A7F">
        <w:fldChar w:fldCharType="begin">
          <w:fldData xml:space="preserve">PEVuZE5vdGU+PENpdGU+PEF1dGhvcj5DYXJsc29uPC9BdXRob3I+PFllYXI+MjAxMzwvWWVhcj48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1NzI1LTM0PC9wYWdlcz48dm9sdW1lPjI0PC92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k4MzwvcGFnZXM+PHZvbHVtZT4xODwv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MyMS0z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</w:fldData>
        </w:fldChar>
      </w:r>
      <w:r w:rsidR="00B64A7F">
        <w:instrText xml:space="preserve"> ADDIN EN.CITE.DATA </w:instrText>
      </w:r>
      <w:r w:rsidR="00B64A7F">
        <w:fldChar w:fldCharType="end"/>
      </w:r>
      <w:r w:rsidR="009C1BC4" w:rsidRPr="00701B67">
        <w:fldChar w:fldCharType="separate"/>
      </w:r>
      <w:r w:rsidR="00B64A7F">
        <w:rPr>
          <w:noProof/>
        </w:rPr>
        <w:t>(Carlson et al., 2013, Coughlin et al., 2006, Camisaschi et al., 2018, Gröbner et al., 2018)</w:t>
      </w:r>
      <w:r w:rsidR="009C1BC4" w:rsidRPr="00701B67">
        <w:fldChar w:fldCharType="end"/>
      </w:r>
      <w:r w:rsidR="00DA5D96" w:rsidRPr="00701B67">
        <w:t>.</w:t>
      </w:r>
      <w:r w:rsidR="009C1BC4" w:rsidRPr="00701B67">
        <w:t xml:space="preserve"> </w:t>
      </w:r>
      <w:r w:rsidRPr="00701B67">
        <w:t>Combinational approaches have been widely explored as a strategy to improve the efficacy of anti-PD</w:t>
      </w:r>
      <w:r w:rsidR="00AC62DE" w:rsidRPr="00701B67">
        <w:t>-</w:t>
      </w:r>
      <w:r w:rsidRPr="00701B67">
        <w:t>1 antibodies, although studies investigating this in the context of neuroblastoma are limited</w:t>
      </w:r>
      <w:r w:rsidR="0020593C" w:rsidRPr="00701B67">
        <w:t>.</w:t>
      </w:r>
      <w:r w:rsidR="007315D8" w:rsidRPr="00701B67">
        <w:t xml:space="preserve"> </w:t>
      </w:r>
      <w:r w:rsidRPr="00701B67">
        <w:t xml:space="preserve">Although initially thought to be counterintuitive, many pre-clinical and clinical studies have demonstrated benefit from combining checkpoint blockade inhibitors with chemotherapy. </w:t>
      </w:r>
      <w:r w:rsidR="009255C7" w:rsidRPr="00701B67">
        <w:t>I</w:t>
      </w:r>
      <w:r w:rsidR="0042581B" w:rsidRPr="00701B67">
        <w:t xml:space="preserve">t is now well-recognised that many conventional chemotherapy agents may have immunomodulatory effects which may be beneficial in terms of generating an anti-tumour immune response. A number of </w:t>
      </w:r>
      <w:r w:rsidR="00976BC1" w:rsidRPr="00701B67">
        <w:t xml:space="preserve">chemotherapies, including doxorubicin and cyclophosphamide (CPM), </w:t>
      </w:r>
      <w:r w:rsidR="00930BF7" w:rsidRPr="00701B67">
        <w:t>have been proposed to induce ‘immunogenic cell death’ (ICD) of tumour cells, characterised by release or ectopic exposure of particular molecules which in turn prime an immune response. Factors involved include the cell surface expression of calreticulin (</w:t>
      </w:r>
      <w:proofErr w:type="spellStart"/>
      <w:r w:rsidR="00930BF7" w:rsidRPr="00701B67">
        <w:t>ecto</w:t>
      </w:r>
      <w:proofErr w:type="spellEnd"/>
      <w:r w:rsidR="00930BF7" w:rsidRPr="00701B67">
        <w:t xml:space="preserve">-CRT) and heat-shock protein-70 (HSP-70), and the release of adenosine triphosphate (ATP) and high mobility group </w:t>
      </w:r>
      <w:r w:rsidR="17E45825" w:rsidRPr="00701B67">
        <w:t>box 1 (HMGB1)</w:t>
      </w:r>
      <w:r w:rsidR="0020593C" w:rsidRPr="00701B67">
        <w:fldChar w:fldCharType="begin">
          <w:fldData xml:space="preserve">PEVuZE5vdGU+PENpdGU+PEF1dGhvcj5BaG1lZDwvQXV0aG9yPjxZZWFyPjIwMjA8L1llYXI+PFJl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</w:fldData>
        </w:fldChar>
      </w:r>
      <w:r w:rsidR="00B64A7F">
        <w:instrText xml:space="preserve"> ADDIN EN.CITE </w:instrText>
      </w:r>
      <w:r w:rsidR="00B64A7F">
        <w:fldChar w:fldCharType="begin">
          <w:fldData xml:space="preserve">PEVuZE5vdGU+PENpdGU+PEF1dGhvcj5BaG1lZDwvQXV0aG9yPjxZZWFyPjIwMjA8L1llYXI+PFJl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</w:fldData>
        </w:fldChar>
      </w:r>
      <w:r w:rsidR="00B64A7F">
        <w:instrText xml:space="preserve"> ADDIN EN.CITE.DATA </w:instrText>
      </w:r>
      <w:r w:rsidR="00B64A7F">
        <w:fldChar w:fldCharType="end"/>
      </w:r>
      <w:r w:rsidR="0020593C" w:rsidRPr="00701B67">
        <w:fldChar w:fldCharType="separate"/>
      </w:r>
      <w:r w:rsidR="00B64A7F">
        <w:rPr>
          <w:noProof/>
        </w:rPr>
        <w:t>(Ahmed and Tait, 2020, Sistigu et al., 2014)</w:t>
      </w:r>
      <w:r w:rsidR="0020593C" w:rsidRPr="00701B67">
        <w:fldChar w:fldCharType="end"/>
      </w:r>
      <w:r w:rsidR="00347D75" w:rsidRPr="00701B67">
        <w:t>.</w:t>
      </w:r>
      <w:r w:rsidR="00930BF7" w:rsidRPr="00701B67">
        <w:t xml:space="preserve"> ICD </w:t>
      </w:r>
      <w:r w:rsidR="00E436C9" w:rsidRPr="00701B67">
        <w:t xml:space="preserve">has been reported to </w:t>
      </w:r>
      <w:r w:rsidR="00930BF7" w:rsidRPr="00701B67">
        <w:t xml:space="preserve">be initiated by specific chemotherapies, radiotherapy and some viruses, and has been investigated in </w:t>
      </w:r>
      <w:r w:rsidR="00930BF7" w:rsidRPr="00701B67">
        <w:lastRenderedPageBreak/>
        <w:t>numerous cancer models</w:t>
      </w:r>
      <w:r w:rsidR="00B64A7F">
        <w:t xml:space="preserve"> </w:t>
      </w:r>
      <w:r w:rsidR="00AA560D" w:rsidRPr="00701B67">
        <w:fldChar w:fldCharType="begin">
          <w:fldData xml:space="preserve">PEVuZE5vdGU+PENpdGU+PEF1dGhvcj5WYW5tZWVyYmVlazwvQXV0aG9yPjxZZWFyPjIwMjA8L1ll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</w:fldData>
        </w:fldChar>
      </w:r>
      <w:r w:rsidR="00B64A7F">
        <w:instrText xml:space="preserve"> ADDIN EN.CITE </w:instrText>
      </w:r>
      <w:r w:rsidR="00B64A7F">
        <w:fldChar w:fldCharType="begin">
          <w:fldData xml:space="preserve">PEVuZE5vdGU+PENpdGU+PEF1dGhvcj5WYW5tZWVyYmVlazwvQXV0aG9yPjxZZWFyPjIwMjA8L1ll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</w:fldData>
        </w:fldChar>
      </w:r>
      <w:r w:rsidR="00B64A7F">
        <w:instrText xml:space="preserve"> ADDIN EN.CITE.DATA </w:instrText>
      </w:r>
      <w:r w:rsidR="00B64A7F">
        <w:fldChar w:fldCharType="end"/>
      </w:r>
      <w:r w:rsidR="00AA560D" w:rsidRPr="00701B67">
        <w:fldChar w:fldCharType="separate"/>
      </w:r>
      <w:r w:rsidR="00B64A7F">
        <w:rPr>
          <w:noProof/>
        </w:rPr>
        <w:t>(Vanmeerbeek et al., 2020, Ahmed and Tait, 2020)</w:t>
      </w:r>
      <w:r w:rsidR="00AA560D" w:rsidRPr="00701B67">
        <w:fldChar w:fldCharType="end"/>
      </w:r>
      <w:r w:rsidR="00DA5D96" w:rsidRPr="00701B67">
        <w:t>.</w:t>
      </w:r>
      <w:r w:rsidR="00930BF7" w:rsidRPr="00701B67">
        <w:t xml:space="preserve"> </w:t>
      </w:r>
      <w:r w:rsidR="00FA3A06" w:rsidRPr="00701B67">
        <w:t xml:space="preserve">In addition to these potential effects of chemotherapy on tumour cells, a number of agents have also been reported to have favourable effects on the tumour immune microenvironment. For instance, CPM has been demonstrated to deplete regulatory </w:t>
      </w:r>
      <w:r w:rsidR="002D1680" w:rsidRPr="00701B67">
        <w:t xml:space="preserve">T </w:t>
      </w:r>
      <w:r w:rsidR="00FA3A06" w:rsidRPr="00701B67">
        <w:t>cells</w:t>
      </w:r>
      <w:r w:rsidR="002D1680" w:rsidRPr="00701B67">
        <w:t xml:space="preserve"> (Treg)</w:t>
      </w:r>
      <w:r w:rsidR="00FA3A06" w:rsidRPr="00701B67">
        <w:t xml:space="preserve"> in a range of cancer types</w:t>
      </w:r>
      <w:r w:rsidR="00B64A7F">
        <w:t xml:space="preserve"> </w:t>
      </w:r>
      <w:r w:rsidR="00FD290A" w:rsidRPr="00701B67">
        <w:fldChar w:fldCharType="begin">
          <w:fldData xml:space="preserve">PEVuZE5vdGU+PENpdGU+PEF1dGhvcj5CdWNjaW9uZTwvQXV0aG9yPjxZZWFyPjIwMTg8L1llYXI+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MTcwLTE4MDwvcGFnZXM+PHZvbHVt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2NDgzLTY0OTQ8L3BhZ2VzPjx2b2x1bWU+NzY8L3ZvbHVtZT48bnVtYmVyPjIyPC9udW1iZXI+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2NzcxLTY3ODA8L3BhZ2VzPjx2b2x1bWU+MjM8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</w:fldData>
        </w:fldChar>
      </w:r>
      <w:r w:rsidR="00B64A7F">
        <w:instrText xml:space="preserve"> ADDIN EN.CITE </w:instrText>
      </w:r>
      <w:r w:rsidR="00B64A7F">
        <w:fldChar w:fldCharType="begin">
          <w:fldData xml:space="preserve">PEVuZE5vdGU+PENpdGU+PEF1dGhvcj5CdWNjaW9uZTwvQXV0aG9yPjxZZWFyPjIwMTg8L1llYXI+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MTcwLTE4MDwvcGFnZXM+PHZvbHVt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2NDgzLTY0OTQ8L3BhZ2VzPjx2b2x1bWU+NzY8L3ZvbHVtZT48bnVtYmVyPjIyPC9udW1iZXI+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2NzcxLTY3ODA8L3BhZ2VzPjx2b2x1bWU+MjM8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</w:fldData>
        </w:fldChar>
      </w:r>
      <w:r w:rsidR="00B64A7F">
        <w:instrText xml:space="preserve"> ADDIN EN.CITE.DATA </w:instrText>
      </w:r>
      <w:r w:rsidR="00B64A7F">
        <w:fldChar w:fldCharType="end"/>
      </w:r>
      <w:r w:rsidR="00FD290A" w:rsidRPr="00701B67">
        <w:fldChar w:fldCharType="separate"/>
      </w:r>
      <w:r w:rsidR="00B64A7F">
        <w:rPr>
          <w:noProof/>
        </w:rPr>
        <w:t>(Buccione et al., 2018, Burlion et al., 2019, Du and Waxman, 2020, Guillerey et al., 2019, Loyher et al., 2016, Scurr et al., 2017)</w:t>
      </w:r>
      <w:r w:rsidR="00FD290A" w:rsidRPr="00701B67">
        <w:fldChar w:fldCharType="end"/>
      </w:r>
      <w:r w:rsidR="00DA5D96" w:rsidRPr="00701B67">
        <w:t>.</w:t>
      </w:r>
      <w:r w:rsidR="004B61B8" w:rsidRPr="00701B67">
        <w:t xml:space="preserve"> </w:t>
      </w:r>
    </w:p>
    <w:p w14:paraId="02F860D4" w14:textId="48756D07" w:rsidR="00C94B2F" w:rsidRPr="00701B67" w:rsidRDefault="004B61B8" w:rsidP="0042581B">
      <w:pPr>
        <w:spacing w:line="360" w:lineRule="auto"/>
        <w:jc w:val="both"/>
        <w:rPr>
          <w:vertAlign w:val="superscript"/>
        </w:rPr>
      </w:pPr>
      <w:r w:rsidRPr="00701B67">
        <w:t xml:space="preserve">Here we have investigated combining chemotherapy with </w:t>
      </w:r>
      <w:r w:rsidR="009255C7" w:rsidRPr="00701B67">
        <w:t xml:space="preserve">an </w:t>
      </w:r>
      <w:r w:rsidRPr="00701B67">
        <w:t>anti-PD-1 monoclonal antibod</w:t>
      </w:r>
      <w:r w:rsidR="009255C7" w:rsidRPr="00701B67">
        <w:t>y</w:t>
      </w:r>
      <w:r w:rsidRPr="00701B67">
        <w:t xml:space="preserve"> in pre-clinical neuroblastoma models. We chose to focus on CPM, </w:t>
      </w:r>
      <w:r w:rsidR="009255C7" w:rsidRPr="00701B67">
        <w:t>because it is already widely used in the upfront and relapse treatment of neuroblastoma and has the</w:t>
      </w:r>
      <w:r w:rsidRPr="00701B67">
        <w:t xml:space="preserve"> potential to induce ICD as well as to modulate to immune microenvironment through Treg depletion</w:t>
      </w:r>
      <w:r w:rsidR="009255C7" w:rsidRPr="00701B67">
        <w:t>.</w:t>
      </w:r>
      <w:r w:rsidR="001D4506" w:rsidRPr="00701B67">
        <w:t xml:space="preserve"> As mice metabolise CPM differently to humans, they are less sensitive to the drug. Therefore, doses used here are not </w:t>
      </w:r>
      <w:r w:rsidR="001E1A31" w:rsidRPr="00701B67">
        <w:t xml:space="preserve">equated directly to doses used in </w:t>
      </w:r>
      <w:r w:rsidR="001D4506" w:rsidRPr="00701B67">
        <w:t>the clinic, but are still considered ‘low</w:t>
      </w:r>
      <w:r w:rsidR="00123FD0" w:rsidRPr="00701B67">
        <w:t xml:space="preserve"> dose’ within a murine context</w:t>
      </w:r>
      <w:r w:rsidR="00B64A7F">
        <w:t xml:space="preserve"> </w:t>
      </w:r>
      <w:r w:rsidR="007D2A4E" w:rsidRPr="00701B67">
        <w:fldChar w:fldCharType="begin">
          <w:fldData xml:space="preserve">PEVuZE5vdGU+PENpdGU+PEF1dGhvcj5SYW1pcmV6PC9BdXRob3I+PFllYXI+MjAxOTwvWWVhcj48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</w:fldData>
        </w:fldChar>
      </w:r>
      <w:r w:rsidR="00B64A7F">
        <w:instrText xml:space="preserve"> ADDIN EN.CITE </w:instrText>
      </w:r>
      <w:r w:rsidR="00B64A7F">
        <w:fldChar w:fldCharType="begin">
          <w:fldData xml:space="preserve">PEVuZE5vdGU+PENpdGU+PEF1dGhvcj5SYW1pcmV6PC9BdXRob3I+PFllYXI+MjAxOTwvWWVhcj48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</w:fldData>
        </w:fldChar>
      </w:r>
      <w:r w:rsidR="00B64A7F">
        <w:instrText xml:space="preserve"> ADDIN EN.CITE.DATA </w:instrText>
      </w:r>
      <w:r w:rsidR="00B64A7F">
        <w:fldChar w:fldCharType="end"/>
      </w:r>
      <w:r w:rsidR="007D2A4E" w:rsidRPr="00701B67">
        <w:fldChar w:fldCharType="separate"/>
      </w:r>
      <w:r w:rsidR="00B64A7F">
        <w:rPr>
          <w:noProof/>
        </w:rPr>
        <w:t>(Ramirez et al., 2019)</w:t>
      </w:r>
      <w:r w:rsidR="007D2A4E" w:rsidRPr="00701B67">
        <w:fldChar w:fldCharType="end"/>
      </w:r>
      <w:r w:rsidR="00DA5D96" w:rsidRPr="00701B67">
        <w:t>.</w:t>
      </w:r>
    </w:p>
    <w:p w14:paraId="73D1C8E0" w14:textId="68ACA2C2" w:rsidR="00F760AE" w:rsidRPr="00701B67" w:rsidRDefault="007B15D5" w:rsidP="0042581B">
      <w:pPr>
        <w:spacing w:line="360" w:lineRule="auto"/>
        <w:jc w:val="both"/>
      </w:pPr>
      <w:r w:rsidRPr="00701B67">
        <w:t>Here</w:t>
      </w:r>
      <w:r w:rsidR="002B7DC2" w:rsidRPr="00701B67">
        <w:t>,</w:t>
      </w:r>
      <w:r w:rsidRPr="00701B67">
        <w:t xml:space="preserve"> w</w:t>
      </w:r>
      <w:r w:rsidR="60C0E9F9" w:rsidRPr="00701B67">
        <w:t xml:space="preserve">e </w:t>
      </w:r>
      <w:r w:rsidRPr="00701B67">
        <w:t xml:space="preserve">have </w:t>
      </w:r>
      <w:r w:rsidR="60C0E9F9" w:rsidRPr="00701B67">
        <w:t>demonstrate</w:t>
      </w:r>
      <w:r w:rsidRPr="00701B67">
        <w:t>d</w:t>
      </w:r>
      <w:r w:rsidR="60C0E9F9" w:rsidRPr="00701B67">
        <w:t xml:space="preserve"> that a relatively low dose of CPM </w:t>
      </w:r>
      <w:r w:rsidR="00085A19" w:rsidRPr="00701B67">
        <w:t>led</w:t>
      </w:r>
      <w:r w:rsidR="60C0E9F9" w:rsidRPr="00701B67">
        <w:t xml:space="preserve"> to depletion of Treg specifically within the tumour microenvironment, </w:t>
      </w:r>
      <w:r w:rsidR="00D814E8" w:rsidRPr="00701B67">
        <w:t xml:space="preserve">and </w:t>
      </w:r>
      <w:r w:rsidR="60C0E9F9" w:rsidRPr="00701B67">
        <w:t xml:space="preserve">phenotypic modulation of other T cell subsets. Combination with anti-PD-1 antibody therapy </w:t>
      </w:r>
      <w:r w:rsidRPr="00701B67">
        <w:t>resulted in</w:t>
      </w:r>
      <w:r w:rsidR="60C0E9F9" w:rsidRPr="00701B67">
        <w:t xml:space="preserve"> an increase in survival in preclinical models. However, the Treg depletion was observed to be transient, therefore metronomic dosing of both chemotherapy and antibody therapy </w:t>
      </w:r>
      <w:r w:rsidR="00085A19" w:rsidRPr="00701B67">
        <w:t>led</w:t>
      </w:r>
      <w:r w:rsidR="60C0E9F9" w:rsidRPr="00701B67">
        <w:t xml:space="preserve"> to improvement in survival in more resistant preclinical models of neuroblastoma. </w:t>
      </w:r>
    </w:p>
    <w:p w14:paraId="71856DDD" w14:textId="3C88553C" w:rsidR="00695018" w:rsidRPr="00701B67" w:rsidRDefault="009056D7" w:rsidP="00695018">
      <w:pPr>
        <w:spacing w:line="360" w:lineRule="auto"/>
        <w:jc w:val="both"/>
        <w:rPr>
          <w:b/>
          <w:sz w:val="24"/>
        </w:rPr>
      </w:pPr>
      <w:r w:rsidRPr="00701B67">
        <w:rPr>
          <w:b/>
          <w:sz w:val="24"/>
        </w:rPr>
        <w:t>RESULTS</w:t>
      </w:r>
    </w:p>
    <w:p w14:paraId="170EAC54" w14:textId="0750F4A9" w:rsidR="00695018" w:rsidRPr="00701B67" w:rsidRDefault="00592619" w:rsidP="09BDFCB9">
      <w:pPr>
        <w:spacing w:line="360" w:lineRule="auto"/>
        <w:jc w:val="both"/>
        <w:rPr>
          <w:b/>
          <w:bCs/>
        </w:rPr>
      </w:pPr>
      <w:r w:rsidRPr="00701B67">
        <w:rPr>
          <w:b/>
          <w:bCs/>
        </w:rPr>
        <w:t xml:space="preserve">Cyclophosphamide </w:t>
      </w:r>
      <w:r w:rsidR="09BDFCB9" w:rsidRPr="00701B67">
        <w:rPr>
          <w:b/>
          <w:bCs/>
        </w:rPr>
        <w:t xml:space="preserve">induces upregulation of markers of </w:t>
      </w:r>
      <w:r w:rsidR="00FD73BB" w:rsidRPr="00701B67">
        <w:rPr>
          <w:b/>
          <w:bCs/>
        </w:rPr>
        <w:t xml:space="preserve">immunogenic cell death </w:t>
      </w:r>
      <w:r w:rsidR="001E4BDB" w:rsidRPr="00701B67">
        <w:rPr>
          <w:b/>
          <w:bCs/>
        </w:rPr>
        <w:t>in murine neuroblastoma</w:t>
      </w:r>
    </w:p>
    <w:p w14:paraId="4E779129" w14:textId="4985BC4E" w:rsidR="0089480E" w:rsidRPr="00701B67" w:rsidRDefault="60C0E9F9" w:rsidP="001E1A31">
      <w:pPr>
        <w:spacing w:line="360" w:lineRule="auto"/>
        <w:jc w:val="both"/>
      </w:pPr>
      <w:r w:rsidRPr="00701B67">
        <w:t xml:space="preserve">CPM has been previously reported to </w:t>
      </w:r>
      <w:r w:rsidR="00D46539" w:rsidRPr="00701B67">
        <w:t xml:space="preserve">induce ICD </w:t>
      </w:r>
      <w:r w:rsidRPr="00701B67">
        <w:t xml:space="preserve">in the context of </w:t>
      </w:r>
      <w:r w:rsidR="00D46539" w:rsidRPr="00701B67">
        <w:t>a range of</w:t>
      </w:r>
      <w:r w:rsidRPr="00701B67">
        <w:t xml:space="preserve"> tumour types</w:t>
      </w:r>
      <w:r w:rsidR="00B64A7F">
        <w:t xml:space="preserve"> </w:t>
      </w:r>
      <w:r w:rsidR="6F81E6EC" w:rsidRPr="00701B67">
        <w:fldChar w:fldCharType="begin">
          <w:fldData xml:space="preserve">PEVuZE5vdGU+PENpdGU+PEF1dGhvcj5WYW5tZWVyYmVlazwvQXV0aG9yPjxZZWFyPjIwMjA8L1ll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</w:fldData>
        </w:fldChar>
      </w:r>
      <w:r w:rsidR="00B64A7F">
        <w:instrText xml:space="preserve"> ADDIN EN.CITE </w:instrText>
      </w:r>
      <w:r w:rsidR="00B64A7F">
        <w:fldChar w:fldCharType="begin">
          <w:fldData xml:space="preserve">PEVuZE5vdGU+PENpdGU+PEF1dGhvcj5WYW5tZWVyYmVlazwvQXV0aG9yPjxZZWFyPjIwMjA8L1ll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</w:fldData>
        </w:fldChar>
      </w:r>
      <w:r w:rsidR="00B64A7F">
        <w:instrText xml:space="preserve"> ADDIN EN.CITE.DATA </w:instrText>
      </w:r>
      <w:r w:rsidR="00B64A7F">
        <w:fldChar w:fldCharType="end"/>
      </w:r>
      <w:r w:rsidR="6F81E6EC" w:rsidRPr="00701B67">
        <w:fldChar w:fldCharType="separate"/>
      </w:r>
      <w:r w:rsidR="00B64A7F">
        <w:rPr>
          <w:noProof/>
        </w:rPr>
        <w:t>(Vanmeerbeek et al., 2020, Du and Waxman, 2020, Gebremeskel et al., 2017, Rossi et al., 2020)</w:t>
      </w:r>
      <w:r w:rsidR="6F81E6EC" w:rsidRPr="00701B67">
        <w:fldChar w:fldCharType="end"/>
      </w:r>
      <w:r w:rsidR="00DA5D96" w:rsidRPr="00701B67">
        <w:t>.</w:t>
      </w:r>
      <w:r w:rsidR="00A26115" w:rsidRPr="00701B67">
        <w:t xml:space="preserve"> Therefore, we</w:t>
      </w:r>
      <w:r w:rsidRPr="00701B67">
        <w:t xml:space="preserve"> investigated the effects of this agent in murine models of neuroblastoma. Firstly, it was observed that administration of a single low-dose of CPM (40 mg/Kg), led to an increase in survival compared to non-treated</w:t>
      </w:r>
      <w:r w:rsidR="00CE2515" w:rsidRPr="00701B67">
        <w:t xml:space="preserve"> (NT)</w:t>
      </w:r>
      <w:r w:rsidRPr="00701B67">
        <w:t xml:space="preserve"> mice in the immunogenic NXS2 subcutaneous neuroblastoma model (Fig.1A). </w:t>
      </w:r>
      <w:r w:rsidR="008A3BEA" w:rsidRPr="00701B67">
        <w:t>T</w:t>
      </w:r>
      <w:r w:rsidRPr="00701B67">
        <w:t xml:space="preserve">o </w:t>
      </w:r>
      <w:r w:rsidR="00085A19" w:rsidRPr="00701B67">
        <w:t>establish</w:t>
      </w:r>
      <w:r w:rsidRPr="00701B67">
        <w:t xml:space="preserve"> if </w:t>
      </w:r>
      <w:r w:rsidR="00CE2515" w:rsidRPr="00701B67">
        <w:t>ICD</w:t>
      </w:r>
      <w:r w:rsidRPr="00701B67">
        <w:t xml:space="preserve"> mechanisms</w:t>
      </w:r>
      <w:r w:rsidR="001E1A31" w:rsidRPr="00701B67">
        <w:t xml:space="preserve"> potentially </w:t>
      </w:r>
      <w:r w:rsidRPr="00701B67">
        <w:t xml:space="preserve">contribute to this survival benefit, we investigated the effects of </w:t>
      </w:r>
      <w:proofErr w:type="spellStart"/>
      <w:r w:rsidR="00EB5CC8" w:rsidRPr="00701B67">
        <w:t>mafosfamide</w:t>
      </w:r>
      <w:proofErr w:type="spellEnd"/>
      <w:r w:rsidR="00EB5CC8" w:rsidRPr="00701B67">
        <w:t xml:space="preserve"> (</w:t>
      </w:r>
      <w:r w:rsidRPr="00701B67">
        <w:t>MAF</w:t>
      </w:r>
      <w:r w:rsidR="00EB5CC8" w:rsidRPr="00701B67">
        <w:t>)</w:t>
      </w:r>
      <w:r w:rsidRPr="00701B67">
        <w:t>, the active metabolite of CPM, in two cell lines</w:t>
      </w:r>
      <w:r w:rsidR="00057954" w:rsidRPr="00701B67">
        <w:t>,</w:t>
      </w:r>
      <w:r w:rsidRPr="00701B67">
        <w:rPr>
          <w:rFonts w:ascii="Calibri" w:eastAsia="Calibri" w:hAnsi="Calibri" w:cs="Calibri"/>
        </w:rPr>
        <w:t xml:space="preserve"> </w:t>
      </w:r>
      <w:r w:rsidRPr="00701B67">
        <w:t>and compared with the effects of</w:t>
      </w:r>
      <w:r w:rsidR="00EB5CC8" w:rsidRPr="00701B67">
        <w:t xml:space="preserve"> </w:t>
      </w:r>
      <w:r w:rsidR="00CA5208" w:rsidRPr="00701B67">
        <w:t>d</w:t>
      </w:r>
      <w:r w:rsidR="00EB5CC8" w:rsidRPr="00701B67">
        <w:t>oxorubicin</w:t>
      </w:r>
      <w:r w:rsidRPr="00701B67">
        <w:t xml:space="preserve"> </w:t>
      </w:r>
      <w:r w:rsidR="00EB5CC8" w:rsidRPr="00701B67">
        <w:t>(</w:t>
      </w:r>
      <w:r w:rsidRPr="00701B67">
        <w:t>DOX</w:t>
      </w:r>
      <w:r w:rsidR="00EB5CC8" w:rsidRPr="00701B67">
        <w:t>)</w:t>
      </w:r>
      <w:r w:rsidRPr="00701B67">
        <w:t xml:space="preserve">, which has been widely reported to induce </w:t>
      </w:r>
      <w:r w:rsidR="00CE2515" w:rsidRPr="00701B67">
        <w:t>ICD</w:t>
      </w:r>
      <w:r w:rsidR="00B64A7F">
        <w:t xml:space="preserve"> </w:t>
      </w:r>
      <w:r w:rsidR="00860A78" w:rsidRPr="00701B67">
        <w:fldChar w:fldCharType="begin">
          <w:fldData xml:space="preserve">PEVuZE5vdGU+PENpdGU+PEF1dGhvcj5WYW5tZWVyYmVlazwvQXV0aG9yPjxZZWFyPjIwMjA8L1ll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xNjkxLTcwMTwvcGFnZXM+PHZvbHVtZT4yMDI8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</w:fldData>
        </w:fldChar>
      </w:r>
      <w:r w:rsidR="00B64A7F">
        <w:instrText xml:space="preserve"> ADDIN EN.CITE </w:instrText>
      </w:r>
      <w:r w:rsidR="00B64A7F">
        <w:fldChar w:fldCharType="begin">
          <w:fldData xml:space="preserve">PEVuZE5vdGU+PENpdGU+PEF1dGhvcj5WYW5tZWVyYmVlazwvQXV0aG9yPjxZZWFyPjIwMjA8L1ll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xNjkxLTcwMTwvcGFnZXM+PHZvbHVtZT4yMDI8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</w:fldData>
        </w:fldChar>
      </w:r>
      <w:r w:rsidR="00B64A7F">
        <w:instrText xml:space="preserve"> ADDIN EN.CITE.DATA </w:instrText>
      </w:r>
      <w:r w:rsidR="00B64A7F">
        <w:fldChar w:fldCharType="end"/>
      </w:r>
      <w:r w:rsidR="00860A78" w:rsidRPr="00701B67">
        <w:fldChar w:fldCharType="separate"/>
      </w:r>
      <w:r w:rsidR="00B64A7F">
        <w:rPr>
          <w:noProof/>
        </w:rPr>
        <w:t>(Vanmeerbeek et al., 2020, Galluzzi et al., 2012, Casares et al., 2005)</w:t>
      </w:r>
      <w:r w:rsidR="00860A78" w:rsidRPr="00701B67">
        <w:fldChar w:fldCharType="end"/>
      </w:r>
      <w:r w:rsidR="00DA5D96" w:rsidRPr="00701B67">
        <w:t>.</w:t>
      </w:r>
      <w:r w:rsidRPr="00701B67">
        <w:t xml:space="preserve"> Viability assays were conducted to establish cytotoxic doses of the drugs in each cell line (S1A+B), which were used in subsequent experiments to look for </w:t>
      </w:r>
      <w:r w:rsidRPr="00701B67">
        <w:lastRenderedPageBreak/>
        <w:t>expression of markers of ICD</w:t>
      </w:r>
      <w:r w:rsidR="00EB5CC8" w:rsidRPr="00701B67">
        <w:t xml:space="preserve">. </w:t>
      </w:r>
      <w:r w:rsidR="007B15D5" w:rsidRPr="00701B67">
        <w:t>B</w:t>
      </w:r>
      <w:r w:rsidR="00DA5D96" w:rsidRPr="00701B67">
        <w:t xml:space="preserve">oth MAF </w:t>
      </w:r>
      <w:r w:rsidR="00437B7B" w:rsidRPr="00701B67">
        <w:t>and DOX demonstrat</w:t>
      </w:r>
      <w:r w:rsidR="007B15D5" w:rsidRPr="00701B67">
        <w:t>ed</w:t>
      </w:r>
      <w:r w:rsidR="00DA5D96" w:rsidRPr="00701B67">
        <w:t xml:space="preserve"> </w:t>
      </w:r>
      <w:r w:rsidR="007B15D5" w:rsidRPr="00701B67">
        <w:t xml:space="preserve">significant </w:t>
      </w:r>
      <w:r w:rsidR="004D38E2" w:rsidRPr="00701B67">
        <w:t>cytotoxicity to</w:t>
      </w:r>
      <w:r w:rsidR="00DA5D96" w:rsidRPr="00701B67">
        <w:t xml:space="preserve"> the neuroblastoma cell lines</w:t>
      </w:r>
      <w:r w:rsidR="007B15D5" w:rsidRPr="00701B67">
        <w:t xml:space="preserve"> </w:t>
      </w:r>
      <w:r w:rsidR="00DA5D96" w:rsidRPr="00701B67">
        <w:t>(Fig.1B)</w:t>
      </w:r>
      <w:r w:rsidR="00D43543" w:rsidRPr="00701B67">
        <w:t xml:space="preserve">. </w:t>
      </w:r>
      <w:r w:rsidRPr="00701B67">
        <w:t>Expression levels of cell surface calreticulin (</w:t>
      </w:r>
      <w:proofErr w:type="spellStart"/>
      <w:r w:rsidRPr="00701B67">
        <w:t>ecto</w:t>
      </w:r>
      <w:proofErr w:type="spellEnd"/>
      <w:r w:rsidRPr="00701B67">
        <w:t xml:space="preserve">-CRT) and </w:t>
      </w:r>
      <w:r w:rsidR="00B26A26" w:rsidRPr="00701B67">
        <w:t>HSP-70</w:t>
      </w:r>
      <w:r w:rsidRPr="00701B67">
        <w:t xml:space="preserve">, were determined using flow cytometry (Fig.1C+D, Fig.S1C). </w:t>
      </w:r>
      <w:r w:rsidR="001E1A31" w:rsidRPr="00701B67">
        <w:t xml:space="preserve">Exposure </w:t>
      </w:r>
      <w:r w:rsidRPr="00701B67">
        <w:t xml:space="preserve">to the agents </w:t>
      </w:r>
      <w:r w:rsidR="001E1A31" w:rsidRPr="00701B67">
        <w:t xml:space="preserve">resulted in a significant </w:t>
      </w:r>
      <w:r w:rsidR="00A26115" w:rsidRPr="00701B67">
        <w:t>increase</w:t>
      </w:r>
      <w:r w:rsidRPr="00701B67">
        <w:t xml:space="preserve"> </w:t>
      </w:r>
      <w:r w:rsidR="001E1A31" w:rsidRPr="00701B67">
        <w:t xml:space="preserve">in </w:t>
      </w:r>
      <w:r w:rsidRPr="00701B67">
        <w:t>HSP-7</w:t>
      </w:r>
      <w:r w:rsidR="00EF213F" w:rsidRPr="00701B67">
        <w:t>0 expression in both cell lines</w:t>
      </w:r>
      <w:r w:rsidR="001E1A31" w:rsidRPr="00701B67">
        <w:t xml:space="preserve">. </w:t>
      </w:r>
      <w:r w:rsidR="00347D75" w:rsidRPr="00701B67">
        <w:t xml:space="preserve">However, significant </w:t>
      </w:r>
      <w:r w:rsidR="001E1A31" w:rsidRPr="00701B67">
        <w:t xml:space="preserve">changes in </w:t>
      </w:r>
      <w:proofErr w:type="spellStart"/>
      <w:r w:rsidR="001E1A31" w:rsidRPr="00701B67">
        <w:t>ecto</w:t>
      </w:r>
      <w:proofErr w:type="spellEnd"/>
      <w:r w:rsidR="001E1A31" w:rsidRPr="00701B67">
        <w:t xml:space="preserve">-CRT were not </w:t>
      </w:r>
      <w:r w:rsidR="00347D75" w:rsidRPr="00701B67">
        <w:t xml:space="preserve">observed. </w:t>
      </w:r>
      <w:r w:rsidRPr="00701B67">
        <w:t xml:space="preserve">Finally, HMGB1 expression was assessed both in vitro and in vivo. It has been reported that after ICD induction, </w:t>
      </w:r>
      <w:r w:rsidR="001A5F06" w:rsidRPr="00701B67">
        <w:t xml:space="preserve">nuclear </w:t>
      </w:r>
      <w:r w:rsidRPr="00701B67">
        <w:t>HMGB1 can translocate to the cytoplasm and be released into the extracellular space</w:t>
      </w:r>
      <w:r w:rsidR="00B64A7F">
        <w:t xml:space="preserve"> </w:t>
      </w:r>
      <w:r w:rsidR="00860A78" w:rsidRPr="00701B67">
        <w:fldChar w:fldCharType="begin">
          <w:fldData xml:space="preserve">PEVuZE5vdGU+PENpdGU+PEF1dGhvcj5BaG1lZDwvQXV0aG9yPjxZZWFyPjIwMjA8L1llYXI+PFJl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</w:fldData>
        </w:fldChar>
      </w:r>
      <w:r w:rsidR="00B64A7F">
        <w:instrText xml:space="preserve"> ADDIN EN.CITE </w:instrText>
      </w:r>
      <w:r w:rsidR="00B64A7F">
        <w:fldChar w:fldCharType="begin">
          <w:fldData xml:space="preserve">PEVuZE5vdGU+PENpdGU+PEF1dGhvcj5BaG1lZDwvQXV0aG9yPjxZZWFyPjIwMjA8L1llYXI+PFJl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</w:fldData>
        </w:fldChar>
      </w:r>
      <w:r w:rsidR="00B64A7F">
        <w:instrText xml:space="preserve"> ADDIN EN.CITE.DATA </w:instrText>
      </w:r>
      <w:r w:rsidR="00B64A7F">
        <w:fldChar w:fldCharType="end"/>
      </w:r>
      <w:r w:rsidR="00860A78" w:rsidRPr="00701B67">
        <w:fldChar w:fldCharType="separate"/>
      </w:r>
      <w:r w:rsidR="00B64A7F">
        <w:rPr>
          <w:noProof/>
        </w:rPr>
        <w:t>(Ahmed and Tait, 2020, Apetoh et al., 2007)</w:t>
      </w:r>
      <w:r w:rsidR="00860A78" w:rsidRPr="00701B67">
        <w:fldChar w:fldCharType="end"/>
      </w:r>
      <w:r w:rsidR="00DA5D96" w:rsidRPr="00701B67">
        <w:t>.</w:t>
      </w:r>
      <w:r w:rsidRPr="00701B67">
        <w:t xml:space="preserve"> Here, we demonstrated that MAF </w:t>
      </w:r>
      <w:r w:rsidR="0088751A" w:rsidRPr="00701B67">
        <w:t>treatment</w:t>
      </w:r>
      <w:r w:rsidRPr="00701B67">
        <w:t xml:space="preserve"> of 9464D cells led to </w:t>
      </w:r>
      <w:r w:rsidR="00825DCE" w:rsidRPr="00701B67">
        <w:t xml:space="preserve">changes in </w:t>
      </w:r>
      <w:r w:rsidR="007644E0" w:rsidRPr="00701B67">
        <w:t xml:space="preserve">cellular </w:t>
      </w:r>
      <w:r w:rsidR="00825DCE" w:rsidRPr="00701B67">
        <w:t xml:space="preserve">distribution of HMGB1 compared to </w:t>
      </w:r>
      <w:r w:rsidR="004D38E2" w:rsidRPr="00701B67">
        <w:t>untreated</w:t>
      </w:r>
      <w:r w:rsidR="00825DCE" w:rsidRPr="00701B67">
        <w:t xml:space="preserve"> cells </w:t>
      </w:r>
      <w:r w:rsidRPr="00701B67">
        <w:t xml:space="preserve">(Fig.1E), with clear changes in cell morphology. Furthermore, changes in the distribution of HMGB1 </w:t>
      </w:r>
      <w:r w:rsidR="00D46539" w:rsidRPr="00701B67">
        <w:t>we</w:t>
      </w:r>
      <w:r w:rsidRPr="00701B67">
        <w:t>re observed when 9464D tumour bearing mice were administered CPM, w</w:t>
      </w:r>
      <w:r w:rsidR="00EF213F" w:rsidRPr="00701B67">
        <w:t xml:space="preserve">ith a </w:t>
      </w:r>
      <w:r w:rsidRPr="00701B67">
        <w:t xml:space="preserve">decrease in strong nuclear staining  compared to </w:t>
      </w:r>
      <w:r w:rsidR="001E1A31" w:rsidRPr="00701B67">
        <w:t xml:space="preserve">untreated </w:t>
      </w:r>
      <w:r w:rsidRPr="00701B67">
        <w:t>tumours (Fig.1F</w:t>
      </w:r>
      <w:r w:rsidR="00CA78FD" w:rsidRPr="00701B67">
        <w:t>+G</w:t>
      </w:r>
      <w:r w:rsidR="00A311AE" w:rsidRPr="00701B67">
        <w:t>, Fig.S2</w:t>
      </w:r>
      <w:r w:rsidRPr="00701B67">
        <w:t xml:space="preserve">). Overall, these </w:t>
      </w:r>
      <w:r w:rsidR="00052C5E" w:rsidRPr="00701B67">
        <w:t xml:space="preserve">in vitro and in vivo </w:t>
      </w:r>
      <w:r w:rsidRPr="00701B67">
        <w:t xml:space="preserve">data suggest that CPM and DOX may </w:t>
      </w:r>
      <w:r w:rsidR="00085A19" w:rsidRPr="00701B67">
        <w:t>le</w:t>
      </w:r>
      <w:r w:rsidR="0058305C" w:rsidRPr="00701B67">
        <w:t>a</w:t>
      </w:r>
      <w:r w:rsidR="00085A19" w:rsidRPr="00701B67">
        <w:t>d</w:t>
      </w:r>
      <w:r w:rsidRPr="00701B67">
        <w:t xml:space="preserve"> to the induction of some features </w:t>
      </w:r>
      <w:r w:rsidR="00D46539" w:rsidRPr="00701B67">
        <w:t>a</w:t>
      </w:r>
      <w:r w:rsidR="0088751A" w:rsidRPr="00701B67">
        <w:t>scribed to</w:t>
      </w:r>
      <w:r w:rsidRPr="00701B67">
        <w:t xml:space="preserve"> ICD in NB models. </w:t>
      </w:r>
    </w:p>
    <w:p w14:paraId="2040CE1F" w14:textId="68A5CB4F" w:rsidR="0089480E" w:rsidRPr="00701B67" w:rsidRDefault="2FDA35AF" w:rsidP="2FDA35AF">
      <w:pPr>
        <w:spacing w:line="360" w:lineRule="auto"/>
        <w:jc w:val="both"/>
        <w:rPr>
          <w:b/>
          <w:bCs/>
        </w:rPr>
      </w:pPr>
      <w:r w:rsidRPr="00701B67">
        <w:rPr>
          <w:b/>
          <w:bCs/>
        </w:rPr>
        <w:t>Low-dose cyclophosphamide results in depletion of tumo</w:t>
      </w:r>
      <w:r w:rsidR="001E4BDB" w:rsidRPr="00701B67">
        <w:rPr>
          <w:b/>
          <w:bCs/>
        </w:rPr>
        <w:t>u</w:t>
      </w:r>
      <w:r w:rsidRPr="00701B67">
        <w:rPr>
          <w:b/>
          <w:bCs/>
        </w:rPr>
        <w:t>r infiltrating</w:t>
      </w:r>
      <w:r w:rsidR="00E5737B" w:rsidRPr="00701B67">
        <w:rPr>
          <w:b/>
          <w:bCs/>
        </w:rPr>
        <w:t xml:space="preserve"> Tregs</w:t>
      </w:r>
      <w:r w:rsidRPr="00701B67">
        <w:rPr>
          <w:b/>
          <w:bCs/>
        </w:rPr>
        <w:t xml:space="preserve"> </w:t>
      </w:r>
    </w:p>
    <w:p w14:paraId="2540DEBF" w14:textId="62178E75" w:rsidR="0007418F" w:rsidRPr="00701B67" w:rsidRDefault="0026449B" w:rsidP="004B7EA6">
      <w:pPr>
        <w:spacing w:line="360" w:lineRule="auto"/>
        <w:jc w:val="both"/>
        <w:rPr>
          <w:b/>
          <w:bCs/>
        </w:rPr>
      </w:pPr>
      <w:r w:rsidRPr="00701B67">
        <w:t>In addition to</w:t>
      </w:r>
      <w:r w:rsidR="6F81E6EC" w:rsidRPr="00701B67">
        <w:t xml:space="preserve"> possible ICD inducing properties, it has previously been reported that CPM </w:t>
      </w:r>
      <w:r w:rsidRPr="00701B67">
        <w:t xml:space="preserve">can </w:t>
      </w:r>
      <w:r w:rsidR="00C94B2F" w:rsidRPr="00701B67">
        <w:t xml:space="preserve">directly </w:t>
      </w:r>
      <w:r w:rsidR="004D38E2" w:rsidRPr="00701B67">
        <w:t xml:space="preserve">modify the tumour microenvironment, </w:t>
      </w:r>
      <w:r w:rsidR="00C94B2F" w:rsidRPr="00701B67">
        <w:t>with</w:t>
      </w:r>
      <w:r w:rsidR="6F81E6EC" w:rsidRPr="00701B67">
        <w:t xml:space="preserve"> modulat</w:t>
      </w:r>
      <w:r w:rsidR="00C94B2F" w:rsidRPr="00701B67">
        <w:t xml:space="preserve">ion of </w:t>
      </w:r>
      <w:r w:rsidR="004D38E2" w:rsidRPr="00701B67">
        <w:t xml:space="preserve">intratumoral </w:t>
      </w:r>
      <w:r w:rsidR="6F81E6EC" w:rsidRPr="00701B67">
        <w:t>T cell numbers</w:t>
      </w:r>
      <w:r w:rsidR="00C94B2F" w:rsidRPr="00701B67">
        <w:t xml:space="preserve"> observed</w:t>
      </w:r>
      <w:r w:rsidR="6F81E6EC" w:rsidRPr="00701B67">
        <w:t xml:space="preserve"> in </w:t>
      </w:r>
      <w:r w:rsidR="00E5737B" w:rsidRPr="00701B67">
        <w:t xml:space="preserve">several </w:t>
      </w:r>
      <w:r w:rsidR="6F81E6EC" w:rsidRPr="00701B67">
        <w:t>different cancers</w:t>
      </w:r>
      <w:r w:rsidR="00B64A7F">
        <w:t xml:space="preserve"> </w:t>
      </w:r>
      <w:r w:rsidR="00A93D00" w:rsidRPr="00701B67">
        <w:fldChar w:fldCharType="begin">
          <w:fldData xml:space="preserve">PEVuZE5vdGU+PENpdGU+PEF1dGhvcj5TY3VycjwvQXV0aG9yPjxZZWFyPjIwMTc8L1llYXI+PFJl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jc3MS02NzgwPC9wYWdl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OTc2LTk4NzwvcGFnZXM+PHZvbHVtZT4xNDI8L3ZvbHVtZT48bnVt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jQ4My02NDk0PC9wYWdlcz48dm9s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</w:fldData>
        </w:fldChar>
      </w:r>
      <w:r w:rsidR="00B64A7F">
        <w:instrText xml:space="preserve"> ADDIN EN.CITE </w:instrText>
      </w:r>
      <w:r w:rsidR="00B64A7F">
        <w:fldChar w:fldCharType="begin">
          <w:fldData xml:space="preserve">PEVuZE5vdGU+PENpdGU+PEF1dGhvcj5TY3VycjwvQXV0aG9yPjxZZWFyPjIwMTc8L1llYXI+PFJl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jc3MS02NzgwPC9wYWdl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OTc2LTk4NzwvcGFnZXM+PHZvbHVtZT4xNDI8L3ZvbHVtZT48bnVt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jQ4My02NDk0PC9wYWdlcz48dm9s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</w:fldData>
        </w:fldChar>
      </w:r>
      <w:r w:rsidR="00B64A7F">
        <w:instrText xml:space="preserve"> ADDIN EN.CITE.DATA </w:instrText>
      </w:r>
      <w:r w:rsidR="00B64A7F">
        <w:fldChar w:fldCharType="end"/>
      </w:r>
      <w:r w:rsidR="00A93D00" w:rsidRPr="00701B67">
        <w:fldChar w:fldCharType="separate"/>
      </w:r>
      <w:r w:rsidR="00B64A7F">
        <w:rPr>
          <w:noProof/>
        </w:rPr>
        <w:t>(Scurr et al., 2017, Buccione et al., 2018, Burlion et al., 2019, Du and Waxman, 2020, Guillerey et al., 2019, Loyher et al., 2016)</w:t>
      </w:r>
      <w:r w:rsidR="00A93D00" w:rsidRPr="00701B67">
        <w:fldChar w:fldCharType="end"/>
      </w:r>
      <w:r w:rsidR="00DA5D96" w:rsidRPr="00701B67">
        <w:t>.</w:t>
      </w:r>
      <w:r w:rsidR="6F81E6EC" w:rsidRPr="00701B67">
        <w:t xml:space="preserve"> However, the majority of these </w:t>
      </w:r>
      <w:r w:rsidR="006F39AE" w:rsidRPr="00701B67">
        <w:t xml:space="preserve">pre-clinical </w:t>
      </w:r>
      <w:r w:rsidR="6F81E6EC" w:rsidRPr="00701B67">
        <w:t>studies used relatively high dos</w:t>
      </w:r>
      <w:r w:rsidRPr="00701B67">
        <w:t>es</w:t>
      </w:r>
      <w:r w:rsidR="6F81E6EC" w:rsidRPr="00701B67">
        <w:t xml:space="preserve"> of CPM, and the effects of low-dose CPM</w:t>
      </w:r>
      <w:r w:rsidR="00D135F9" w:rsidRPr="00701B67">
        <w:t xml:space="preserve"> (&lt;100 mg/kg)</w:t>
      </w:r>
      <w:r w:rsidR="6F81E6EC" w:rsidRPr="00701B67">
        <w:t xml:space="preserve"> are less clear. To this end, NXS2 and 9464D tumour bearing mice were treated with CPM and after 72 hrs</w:t>
      </w:r>
      <w:r w:rsidR="00052C5E" w:rsidRPr="00701B67">
        <w:t>,</w:t>
      </w:r>
      <w:r w:rsidR="6F81E6EC" w:rsidRPr="00701B67">
        <w:t xml:space="preserve"> the tumours </w:t>
      </w:r>
      <w:r w:rsidR="00437B7B" w:rsidRPr="00701B67">
        <w:t>h</w:t>
      </w:r>
      <w:r w:rsidR="6F81E6EC" w:rsidRPr="00701B67">
        <w:t>arvested for</w:t>
      </w:r>
      <w:r w:rsidR="001D4506" w:rsidRPr="00701B67">
        <w:t xml:space="preserve"> analysis</w:t>
      </w:r>
      <w:r w:rsidR="004B7EA6" w:rsidRPr="00701B67">
        <w:t xml:space="preserve"> of immune cell populations</w:t>
      </w:r>
      <w:r w:rsidR="001D4506" w:rsidRPr="00701B67">
        <w:t xml:space="preserve"> by flow cytometry. </w:t>
      </w:r>
      <w:r w:rsidR="6F81E6EC" w:rsidRPr="00701B67">
        <w:t xml:space="preserve">For both models, no significant alterations in the percentage of </w:t>
      </w:r>
      <w:r w:rsidRPr="00701B67">
        <w:t xml:space="preserve">effector </w:t>
      </w:r>
      <w:r w:rsidR="6F81E6EC" w:rsidRPr="00701B67">
        <w:t>T cells (CD8+ and CD4+ FoxP3-) w</w:t>
      </w:r>
      <w:r w:rsidR="00052C5E" w:rsidRPr="00701B67">
        <w:t>ere</w:t>
      </w:r>
      <w:r w:rsidR="6F81E6EC" w:rsidRPr="00701B67">
        <w:t xml:space="preserve"> demonstrated, except at the highest doses of CPM (Fig.2A+B). However, the percentage of Treg (CD4+ FoxP3+) cells w</w:t>
      </w:r>
      <w:r w:rsidR="00873ADD" w:rsidRPr="00701B67">
        <w:t>as</w:t>
      </w:r>
      <w:r w:rsidR="6F81E6EC" w:rsidRPr="00701B67">
        <w:t xml:space="preserve"> significantly reduced in both models</w:t>
      </w:r>
      <w:r w:rsidR="004D38E2" w:rsidRPr="00701B67">
        <w:t>,</w:t>
      </w:r>
      <w:r w:rsidR="6F81E6EC" w:rsidRPr="00701B67">
        <w:t xml:space="preserve"> even at a low dose of CPM (40 mg/kg) (Fig.2A-C and Fig.S4A)</w:t>
      </w:r>
      <w:r w:rsidR="00EF58F0" w:rsidRPr="00701B67">
        <w:t xml:space="preserve">. </w:t>
      </w:r>
      <w:r w:rsidR="6F81E6EC" w:rsidRPr="00701B67">
        <w:t>In comparison, administration of DOX to NSX2 tumour bearing mice did not result in any significan</w:t>
      </w:r>
      <w:r w:rsidR="00A311AE" w:rsidRPr="00701B67">
        <w:t xml:space="preserve">t </w:t>
      </w:r>
      <w:r w:rsidR="004B7EA6" w:rsidRPr="00701B67">
        <w:t xml:space="preserve">reduction in the number of </w:t>
      </w:r>
      <w:r w:rsidR="00A311AE" w:rsidRPr="00701B67">
        <w:t>Treg</w:t>
      </w:r>
      <w:r w:rsidR="004B7EA6" w:rsidRPr="00701B67">
        <w:t>s</w:t>
      </w:r>
      <w:r w:rsidR="007C0D2E" w:rsidRPr="00701B67">
        <w:t xml:space="preserve"> </w:t>
      </w:r>
      <w:r w:rsidR="00A311AE" w:rsidRPr="00701B67">
        <w:t>(Fig.S4B</w:t>
      </w:r>
      <w:r w:rsidR="6F81E6EC" w:rsidRPr="00701B67">
        <w:t xml:space="preserve">). Administration of low dose CPM, did not have any significant systemic effects on the percentage of T cell </w:t>
      </w:r>
      <w:r w:rsidR="007C0D2E" w:rsidRPr="00701B67">
        <w:t>populations</w:t>
      </w:r>
      <w:r w:rsidR="00976BC1" w:rsidRPr="00701B67">
        <w:t xml:space="preserve"> </w:t>
      </w:r>
      <w:r w:rsidR="00607F3E" w:rsidRPr="00701B67">
        <w:t xml:space="preserve">in both models </w:t>
      </w:r>
      <w:r w:rsidR="6F81E6EC" w:rsidRPr="00701B67">
        <w:t>(Fig.2D+E and Fig.S4C</w:t>
      </w:r>
      <w:r w:rsidR="00607F3E" w:rsidRPr="00701B67">
        <w:t>+D</w:t>
      </w:r>
      <w:r w:rsidR="6F81E6EC" w:rsidRPr="00701B67">
        <w:t xml:space="preserve">). Furthermore, </w:t>
      </w:r>
      <w:r w:rsidR="00882F8F" w:rsidRPr="00701B67">
        <w:t>increase</w:t>
      </w:r>
      <w:r w:rsidR="004B7EA6" w:rsidRPr="00701B67">
        <w:t>d</w:t>
      </w:r>
      <w:r w:rsidR="00882F8F" w:rsidRPr="00701B67">
        <w:t xml:space="preserve"> Ki67 expression was noted in </w:t>
      </w:r>
      <w:proofErr w:type="spellStart"/>
      <w:r w:rsidR="00882F8F" w:rsidRPr="00701B67">
        <w:t>intra</w:t>
      </w:r>
      <w:r w:rsidR="002E5808" w:rsidRPr="00701B67">
        <w:t>tumo</w:t>
      </w:r>
      <w:r w:rsidR="00A941D7" w:rsidRPr="00701B67">
        <w:t>u</w:t>
      </w:r>
      <w:r w:rsidR="002E5808" w:rsidRPr="00701B67">
        <w:t>r</w:t>
      </w:r>
      <w:r w:rsidR="00882F8F" w:rsidRPr="00701B67">
        <w:t>al</w:t>
      </w:r>
      <w:proofErr w:type="spellEnd"/>
      <w:r w:rsidR="00882F8F" w:rsidRPr="00701B67">
        <w:t xml:space="preserve"> Tregs</w:t>
      </w:r>
      <w:r w:rsidR="00474A7C" w:rsidRPr="00701B67">
        <w:t xml:space="preserve"> in non-treated mice</w:t>
      </w:r>
      <w:r w:rsidR="00A941D7" w:rsidRPr="00701B67">
        <w:t xml:space="preserve"> of both models</w:t>
      </w:r>
      <w:r w:rsidR="00882F8F" w:rsidRPr="00701B67">
        <w:t xml:space="preserve">, </w:t>
      </w:r>
      <w:r w:rsidR="004B7EA6" w:rsidRPr="00701B67">
        <w:t xml:space="preserve">as compared to </w:t>
      </w:r>
      <w:r w:rsidR="007C0D2E" w:rsidRPr="00701B67">
        <w:t>non-tumour tissues</w:t>
      </w:r>
      <w:r w:rsidR="004B7EA6" w:rsidRPr="00701B67">
        <w:t xml:space="preserve">, </w:t>
      </w:r>
      <w:r w:rsidR="00882F8F" w:rsidRPr="00701B67">
        <w:t xml:space="preserve">suggesting these cells have higher levels of proliferation </w:t>
      </w:r>
      <w:r w:rsidR="6F81E6EC" w:rsidRPr="00701B67">
        <w:t>(Fig.2F</w:t>
      </w:r>
      <w:r w:rsidR="00A941D7" w:rsidRPr="00701B67">
        <w:t xml:space="preserve"> and Fig.S4E</w:t>
      </w:r>
      <w:r w:rsidR="6F81E6EC" w:rsidRPr="00701B67">
        <w:t>)</w:t>
      </w:r>
      <w:r w:rsidR="00882F8F" w:rsidRPr="00701B67">
        <w:t>. As C</w:t>
      </w:r>
      <w:r w:rsidR="00C95CDE" w:rsidRPr="00701B67">
        <w:t>PM targets proliferating cells</w:t>
      </w:r>
      <w:r w:rsidR="00B64A7F">
        <w:t xml:space="preserve"> </w:t>
      </w:r>
      <w:r w:rsidR="00C95CDE" w:rsidRPr="00701B67">
        <w:fldChar w:fldCharType="begin"/>
      </w:r>
      <w:r w:rsidR="00B64A7F">
        <w:instrText xml:space="preserve"> ADDIN EN.CITE &lt;EndNote&gt;&lt;Cite&gt;&lt;Author&gt;Voelcker&lt;/Author&gt;&lt;Year&gt;2020&lt;/Year&gt;&lt;RecNum&gt;56&lt;/RecNum&gt;&lt;DisplayText&gt;(Voelcker, 2020)&lt;/DisplayText&gt;&lt;record&gt;&lt;rec-number&gt;56&lt;/rec-number&gt;&lt;foreign-keys&gt;&lt;key app="EN" db-id="tarefpvd52dt0ke9pvrppx9wx0sdzds9sadw" timestamp="1623925661"&gt;56&lt;/key&gt;&lt;/foreign-keys&gt;&lt;ref-type name="Journal Article"&gt;17&lt;/ref-type&gt;&lt;contributors&gt;&lt;authors&gt;&lt;author&gt;Voelcker, Georg&lt;/author&gt;&lt;/authors&gt;&lt;/contributors&gt;&lt;titles&gt;&lt;title&gt;The Mechanism of Action of Cyclophosphamide and Its Consequences for the Development of a New Generation of Oxazaphosphorine Cytostatics&lt;/title&gt;&lt;secondary-title&gt;Scientia Pharmaceutica&lt;/secondary-title&gt;&lt;/titles&gt;&lt;periodical&gt;&lt;full-title&gt;Scientia Pharmaceutica&lt;/full-title&gt;&lt;/periodical&gt;&lt;pages&gt;42&lt;/pages&gt;&lt;volume&gt;88&lt;/volume&gt;&lt;number&gt;4&lt;/number&gt;&lt;dates&gt;&lt;year&gt;2020&lt;/year&gt;&lt;/dates&gt;&lt;isbn&gt;2218-0532&lt;/isbn&gt;&lt;accession-num&gt;doi:10.3390/scipharm88040042&lt;/accession-num&gt;&lt;urls&gt;&lt;related-urls&gt;&lt;url&gt;https://www.mdpi.com/2218-0532/88/4/42&lt;/url&gt;&lt;/related-urls&gt;&lt;/urls&gt;&lt;/record&gt;&lt;/Cite&gt;&lt;/EndNote&gt;</w:instrText>
      </w:r>
      <w:r w:rsidR="00C95CDE" w:rsidRPr="00701B67">
        <w:fldChar w:fldCharType="separate"/>
      </w:r>
      <w:r w:rsidR="00B64A7F">
        <w:rPr>
          <w:noProof/>
        </w:rPr>
        <w:t>(Voelcker, 2020)</w:t>
      </w:r>
      <w:r w:rsidR="00C95CDE" w:rsidRPr="00701B67">
        <w:fldChar w:fldCharType="end"/>
      </w:r>
      <w:r w:rsidR="00DA5D96" w:rsidRPr="00701B67">
        <w:t>,</w:t>
      </w:r>
      <w:r w:rsidR="00C95CDE" w:rsidRPr="00701B67">
        <w:t xml:space="preserve"> </w:t>
      </w:r>
      <w:r w:rsidR="00882F8F" w:rsidRPr="00701B67">
        <w:t>this</w:t>
      </w:r>
      <w:r w:rsidR="00D46539" w:rsidRPr="00701B67">
        <w:t xml:space="preserve"> could support the contention</w:t>
      </w:r>
      <w:r w:rsidR="00882F8F" w:rsidRPr="00701B67">
        <w:t xml:space="preserve"> that tumour infiltrating Tregs may be more</w:t>
      </w:r>
      <w:r w:rsidR="6F81E6EC" w:rsidRPr="00701B67">
        <w:t xml:space="preserve"> sensitive to CPM</w:t>
      </w:r>
      <w:r w:rsidR="00C564B7" w:rsidRPr="00701B67">
        <w:t>, and may explain the tumour specific deletion observed</w:t>
      </w:r>
      <w:r w:rsidR="6F81E6EC" w:rsidRPr="00701B67">
        <w:t xml:space="preserve">. Minimal modulation </w:t>
      </w:r>
      <w:r w:rsidR="00B20585" w:rsidRPr="00701B67">
        <w:t xml:space="preserve">of </w:t>
      </w:r>
      <w:r w:rsidR="009E73CB" w:rsidRPr="00701B67">
        <w:t xml:space="preserve">the </w:t>
      </w:r>
      <w:r w:rsidR="00B20585" w:rsidRPr="00701B67">
        <w:t>percentage</w:t>
      </w:r>
      <w:r w:rsidR="6F81E6EC" w:rsidRPr="00701B67">
        <w:t xml:space="preserve"> of other </w:t>
      </w:r>
      <w:r w:rsidR="007C0D2E" w:rsidRPr="00701B67">
        <w:t>immune subsets</w:t>
      </w:r>
      <w:r w:rsidR="0033119F" w:rsidRPr="00701B67">
        <w:t>,</w:t>
      </w:r>
      <w:r w:rsidR="007C0D2E" w:rsidRPr="00701B67">
        <w:t xml:space="preserve"> </w:t>
      </w:r>
      <w:r w:rsidR="6F81E6EC" w:rsidRPr="00701B67">
        <w:t>including myeloid populations, NK, NKT and B cells</w:t>
      </w:r>
      <w:r w:rsidR="0033119F" w:rsidRPr="00701B67">
        <w:t>,</w:t>
      </w:r>
      <w:r w:rsidR="6F81E6EC" w:rsidRPr="00701B67">
        <w:t xml:space="preserve"> </w:t>
      </w:r>
      <w:r w:rsidR="00CB6FD7" w:rsidRPr="00701B67">
        <w:t>was</w:t>
      </w:r>
      <w:r w:rsidR="6F81E6EC" w:rsidRPr="00701B67">
        <w:t xml:space="preserve"> observed at lower doses of CPM (&lt;40 mg/kg), with significant changes demonstrated only at </w:t>
      </w:r>
      <w:r w:rsidR="00A311AE" w:rsidRPr="00701B67">
        <w:t>a high dose of 150 mg/kg (Fig.S5</w:t>
      </w:r>
      <w:r w:rsidR="6F81E6EC" w:rsidRPr="00701B67">
        <w:t xml:space="preserve">). </w:t>
      </w:r>
      <w:r w:rsidR="002D2FB8" w:rsidRPr="00701B67">
        <w:t xml:space="preserve">Although </w:t>
      </w:r>
      <w:r w:rsidR="0033119F" w:rsidRPr="00701B67">
        <w:t xml:space="preserve">the </w:t>
      </w:r>
      <w:r w:rsidR="002D2FB8" w:rsidRPr="00701B67">
        <w:lastRenderedPageBreak/>
        <w:t xml:space="preserve">percentage of myeloid cells </w:t>
      </w:r>
      <w:r w:rsidR="0033119F" w:rsidRPr="00701B67">
        <w:t xml:space="preserve">was </w:t>
      </w:r>
      <w:r w:rsidR="002D2FB8" w:rsidRPr="00701B67">
        <w:t>not affected, ch</w:t>
      </w:r>
      <w:r w:rsidR="00A311AE" w:rsidRPr="00701B67">
        <w:t xml:space="preserve">anges in </w:t>
      </w:r>
      <w:proofErr w:type="spellStart"/>
      <w:r w:rsidR="00A311AE" w:rsidRPr="00701B67">
        <w:t>FcγR</w:t>
      </w:r>
      <w:proofErr w:type="spellEnd"/>
      <w:r w:rsidR="00A311AE" w:rsidRPr="00701B67">
        <w:t xml:space="preserve"> expression did occur (Fig.S6</w:t>
      </w:r>
      <w:r w:rsidR="002D2FB8" w:rsidRPr="00701B67">
        <w:t>).</w:t>
      </w:r>
      <w:r w:rsidR="0008338F" w:rsidRPr="00701B67">
        <w:t xml:space="preserve"> </w:t>
      </w:r>
      <w:r w:rsidR="0033119F" w:rsidRPr="00701B67">
        <w:t>The</w:t>
      </w:r>
      <w:r w:rsidR="0008338F" w:rsidRPr="00701B67">
        <w:t xml:space="preserve"> </w:t>
      </w:r>
      <w:proofErr w:type="spellStart"/>
      <w:r w:rsidR="0008338F" w:rsidRPr="00701B67">
        <w:t>FcγR</w:t>
      </w:r>
      <w:proofErr w:type="spellEnd"/>
      <w:r w:rsidR="0008338F" w:rsidRPr="00701B67">
        <w:t xml:space="preserve"> expression </w:t>
      </w:r>
      <w:r w:rsidR="0033119F" w:rsidRPr="00701B67">
        <w:t xml:space="preserve">profile </w:t>
      </w:r>
      <w:r w:rsidR="004B7EA6" w:rsidRPr="00701B67">
        <w:t>reflect</w:t>
      </w:r>
      <w:r w:rsidR="0033119F" w:rsidRPr="00701B67">
        <w:t>s</w:t>
      </w:r>
      <w:r w:rsidR="004B7EA6" w:rsidRPr="00701B67">
        <w:t xml:space="preserve"> the</w:t>
      </w:r>
      <w:r w:rsidR="0008338F" w:rsidRPr="00701B67">
        <w:t xml:space="preserve"> phenotype of myeloid cells, and importantly can impact both positively and negatively </w:t>
      </w:r>
      <w:r w:rsidR="004B7EA6" w:rsidRPr="00701B67">
        <w:t xml:space="preserve">on </w:t>
      </w:r>
      <w:r w:rsidR="0008338F" w:rsidRPr="00701B67">
        <w:t xml:space="preserve">antibody effector functions, depending on which </w:t>
      </w:r>
      <w:proofErr w:type="spellStart"/>
      <w:r w:rsidR="0008338F" w:rsidRPr="00701B67">
        <w:t>FcγR</w:t>
      </w:r>
      <w:proofErr w:type="spellEnd"/>
      <w:r w:rsidR="0008338F" w:rsidRPr="00701B67">
        <w:t xml:space="preserve"> the antibody binds to</w:t>
      </w:r>
      <w:r w:rsidR="00B64A7F">
        <w:t xml:space="preserve"> </w:t>
      </w:r>
      <w:r w:rsidR="00A166A5" w:rsidRPr="00701B67">
        <w:fldChar w:fldCharType="begin"/>
      </w:r>
      <w:r w:rsidR="00B64A7F">
        <w:instrText xml:space="preserve"> ADDIN EN.CITE &lt;EndNote&gt;&lt;Cite&gt;&lt;Author&gt;Nimmerjahn&lt;/Author&gt;&lt;Year&gt;2015&lt;/Year&gt;&lt;RecNum&gt;33&lt;/RecNum&gt;&lt;DisplayText&gt;(Nimmerjahn et al., 2015)&lt;/DisplayText&gt;&lt;record&gt;&lt;rec-number&gt;33&lt;/rec-number&gt;&lt;foreign-keys&gt;&lt;key app="EN" db-id="tarefpvd52dt0ke9pvrppx9wx0sdzds9sadw" timestamp="1623836212"&gt;33&lt;/key&gt;&lt;/foreign-keys&gt;&lt;ref-type name="Journal Article"&gt;17&lt;/ref-type&gt;&lt;contributors&gt;&lt;authors&gt;&lt;author&gt;Nimmerjahn, Falk&lt;/author&gt;&lt;author&gt;Gordan, Sina&lt;/author&gt;&lt;author&gt;Lux, Anja&lt;/author&gt;&lt;/authors&gt;&lt;/contributors&gt;&lt;titles&gt;&lt;title&gt;FcγR dependent mechanisms of cytotoxic, agonistic, and neutralizing antibody activities&lt;/title&gt;&lt;secondary-title&gt;Trends in Immunology&lt;/secondary-title&gt;&lt;/titles&gt;&lt;periodical&gt;&lt;full-title&gt;Trends in Immunology&lt;/full-title&gt;&lt;/periodical&gt;&lt;pages&gt;325-336&lt;/pages&gt;&lt;volume&gt;36&lt;/volume&gt;&lt;number&gt;6&lt;/number&gt;&lt;keywords&gt;&lt;keyword&gt;Fc receptor&lt;/keyword&gt;&lt;keyword&gt;immunoglobulin G&lt;/keyword&gt;&lt;keyword&gt;agonistic antibody&lt;/keyword&gt;&lt;keyword&gt;neutralizing antibody&lt;/keyword&gt;&lt;keyword&gt;cytotoxicity&lt;/keyword&gt;&lt;/keywords&gt;&lt;dates&gt;&lt;year&gt;2015&lt;/year&gt;&lt;pub-dates&gt;&lt;date&gt;2015/06/01/&lt;/date&gt;&lt;/pub-dates&gt;&lt;/dates&gt;&lt;isbn&gt;1471-4906&lt;/isbn&gt;&lt;urls&gt;&lt;related-urls&gt;&lt;url&gt;https://www.sciencedirect.com/science/article/pii/S1471490615001027&lt;/url&gt;&lt;/related-urls&gt;&lt;/urls&gt;&lt;electronic-resource-num&gt;https://doi.org/10.1016/j.it.2015.04.005&lt;/electronic-resource-num&gt;&lt;/record&gt;&lt;/Cite&gt;&lt;/EndNote&gt;</w:instrText>
      </w:r>
      <w:r w:rsidR="00A166A5" w:rsidRPr="00701B67">
        <w:fldChar w:fldCharType="separate"/>
      </w:r>
      <w:r w:rsidR="00B64A7F">
        <w:rPr>
          <w:noProof/>
        </w:rPr>
        <w:t>(Nimmerjahn et al., 2015)</w:t>
      </w:r>
      <w:r w:rsidR="00A166A5" w:rsidRPr="00701B67">
        <w:fldChar w:fldCharType="end"/>
      </w:r>
      <w:r w:rsidR="00DA5D96" w:rsidRPr="00701B67">
        <w:t>.</w:t>
      </w:r>
      <w:r w:rsidR="0008338F" w:rsidRPr="00701B67">
        <w:t xml:space="preserve"> </w:t>
      </w:r>
      <w:r w:rsidR="002D2FB8" w:rsidRPr="00701B67">
        <w:t xml:space="preserve"> Here</w:t>
      </w:r>
      <w:r w:rsidR="0008338F" w:rsidRPr="00701B67">
        <w:t>,</w:t>
      </w:r>
      <w:r w:rsidR="002D2FB8" w:rsidRPr="00701B67">
        <w:t xml:space="preserve"> an increase of </w:t>
      </w:r>
      <w:proofErr w:type="spellStart"/>
      <w:r w:rsidR="002D2FB8" w:rsidRPr="00701B67">
        <w:t>FcγRI</w:t>
      </w:r>
      <w:proofErr w:type="spellEnd"/>
      <w:r w:rsidR="002D2FB8" w:rsidRPr="00701B67">
        <w:t xml:space="preserve"> was observed on most of the mye</w:t>
      </w:r>
      <w:r w:rsidR="00A311AE" w:rsidRPr="00701B67">
        <w:t>loid cell types analysed (Fig.S6</w:t>
      </w:r>
      <w:r w:rsidR="002D2FB8" w:rsidRPr="00701B67">
        <w:t xml:space="preserve">A), </w:t>
      </w:r>
      <w:r w:rsidR="00726390" w:rsidRPr="00701B67">
        <w:t xml:space="preserve">together with </w:t>
      </w:r>
      <w:r w:rsidR="004B7EA6" w:rsidRPr="00701B67">
        <w:t>an</w:t>
      </w:r>
      <w:r w:rsidR="002D2FB8" w:rsidRPr="00701B67">
        <w:t xml:space="preserve"> increase in the </w:t>
      </w:r>
      <w:proofErr w:type="spellStart"/>
      <w:proofErr w:type="gramStart"/>
      <w:r w:rsidR="002D2FB8" w:rsidRPr="00701B67">
        <w:t>activat</w:t>
      </w:r>
      <w:r w:rsidR="00CE2AFC" w:rsidRPr="00701B67">
        <w:t>ing</w:t>
      </w:r>
      <w:r w:rsidR="002D2FB8" w:rsidRPr="00701B67">
        <w:t>:inhibitory</w:t>
      </w:r>
      <w:proofErr w:type="spellEnd"/>
      <w:proofErr w:type="gramEnd"/>
      <w:r w:rsidR="002D2FB8" w:rsidRPr="00701B67">
        <w:t xml:space="preserve"> (A:I) ratio on monocytes and dendritic</w:t>
      </w:r>
      <w:r w:rsidR="00A311AE" w:rsidRPr="00701B67">
        <w:t xml:space="preserve"> cells at Day 3 post CPM (Fig.S6</w:t>
      </w:r>
      <w:r w:rsidR="002D2FB8" w:rsidRPr="00701B67">
        <w:t>B)</w:t>
      </w:r>
      <w:r w:rsidR="00726390" w:rsidRPr="00701B67">
        <w:t>, suggesting activation of these cells</w:t>
      </w:r>
      <w:r w:rsidR="002D2FB8" w:rsidRPr="00701B67">
        <w:t xml:space="preserve">. </w:t>
      </w:r>
      <w:r w:rsidR="6F81E6EC" w:rsidRPr="00701B67">
        <w:t xml:space="preserve">In summary, Treg depletion within the TME was achieved with a </w:t>
      </w:r>
      <w:r w:rsidR="009363CB" w:rsidRPr="00701B67">
        <w:t xml:space="preserve">relatively </w:t>
      </w:r>
      <w:r w:rsidR="6F81E6EC" w:rsidRPr="00701B67">
        <w:t>low dose of CPM (40 mg/kg), without overt changes in the numbers of infiltrating effector T cells. Therefore the 40 mg/kg dose</w:t>
      </w:r>
      <w:r w:rsidR="00FE5CEC" w:rsidRPr="00701B67">
        <w:t>, which was demonstrated in Fig.1A to a have therapeutic</w:t>
      </w:r>
      <w:r w:rsidR="6F81E6EC" w:rsidRPr="00701B67">
        <w:t xml:space="preserve"> </w:t>
      </w:r>
      <w:r w:rsidR="00FE5CEC" w:rsidRPr="00701B67">
        <w:t xml:space="preserve">effect, </w:t>
      </w:r>
      <w:r w:rsidR="6F81E6EC" w:rsidRPr="00701B67">
        <w:t xml:space="preserve">was used as a ‘low-dose’ for further investigation into CPM immunomodulatory capacity. </w:t>
      </w:r>
    </w:p>
    <w:p w14:paraId="7E09EDFC" w14:textId="0E15D504" w:rsidR="004F251B" w:rsidRPr="00701B67" w:rsidRDefault="09BDFCB9" w:rsidP="09BDFCB9">
      <w:pPr>
        <w:spacing w:line="360" w:lineRule="auto"/>
        <w:jc w:val="both"/>
        <w:rPr>
          <w:b/>
          <w:bCs/>
        </w:rPr>
      </w:pPr>
      <w:r w:rsidRPr="00701B67">
        <w:rPr>
          <w:b/>
          <w:bCs/>
        </w:rPr>
        <w:t>Low-dose cyclophosph</w:t>
      </w:r>
      <w:r w:rsidR="00E85C99" w:rsidRPr="00701B67">
        <w:rPr>
          <w:b/>
          <w:bCs/>
        </w:rPr>
        <w:t xml:space="preserve">amide results in modulation of </w:t>
      </w:r>
      <w:r w:rsidR="00EF58F0" w:rsidRPr="00701B67">
        <w:rPr>
          <w:b/>
          <w:bCs/>
        </w:rPr>
        <w:t>tumo</w:t>
      </w:r>
      <w:r w:rsidR="002E5808" w:rsidRPr="00701B67">
        <w:rPr>
          <w:b/>
          <w:bCs/>
        </w:rPr>
        <w:t>u</w:t>
      </w:r>
      <w:r w:rsidR="00EF58F0" w:rsidRPr="00701B67">
        <w:rPr>
          <w:b/>
          <w:bCs/>
        </w:rPr>
        <w:t>r infiltrating</w:t>
      </w:r>
      <w:r w:rsidR="001E4BDB" w:rsidRPr="00701B67">
        <w:rPr>
          <w:b/>
          <w:bCs/>
        </w:rPr>
        <w:t xml:space="preserve"> T cell phenotypes</w:t>
      </w:r>
    </w:p>
    <w:p w14:paraId="0FBF3589" w14:textId="5782F6C7" w:rsidR="00067D62" w:rsidRPr="00701B67" w:rsidRDefault="004B7EA6" w:rsidP="00F47ECC">
      <w:pPr>
        <w:spacing w:line="360" w:lineRule="auto"/>
        <w:jc w:val="both"/>
      </w:pPr>
      <w:r w:rsidRPr="00701B67">
        <w:t xml:space="preserve">Having demonstrated a </w:t>
      </w:r>
      <w:r w:rsidR="6F81E6EC" w:rsidRPr="00701B67">
        <w:t xml:space="preserve">specific </w:t>
      </w:r>
      <w:r w:rsidRPr="00701B67">
        <w:t xml:space="preserve">depletion of </w:t>
      </w:r>
      <w:r w:rsidR="6F81E6EC" w:rsidRPr="00701B67">
        <w:t>Treg</w:t>
      </w:r>
      <w:r w:rsidR="00CE2AFC" w:rsidRPr="00701B67">
        <w:t>s</w:t>
      </w:r>
      <w:r w:rsidR="6F81E6EC" w:rsidRPr="00701B67">
        <w:t xml:space="preserve"> </w:t>
      </w:r>
      <w:r w:rsidR="00726390" w:rsidRPr="00701B67">
        <w:t xml:space="preserve">within the TME, </w:t>
      </w:r>
      <w:r w:rsidRPr="00701B67">
        <w:t xml:space="preserve">further </w:t>
      </w:r>
      <w:r w:rsidR="6F81E6EC" w:rsidRPr="00701B67">
        <w:t xml:space="preserve">immunophenotyping was conducted </w:t>
      </w:r>
      <w:r w:rsidR="00F47ECC" w:rsidRPr="00701B67">
        <w:t xml:space="preserve">to examine the effects of low dose CPM on other T cell populations </w:t>
      </w:r>
      <w:r w:rsidR="001D4506" w:rsidRPr="00701B67">
        <w:t xml:space="preserve">(Fig.3 + </w:t>
      </w:r>
      <w:r w:rsidR="6F81E6EC" w:rsidRPr="00701B67">
        <w:t xml:space="preserve">Fig.S3). </w:t>
      </w:r>
      <w:r w:rsidR="00882F8F" w:rsidRPr="00701B67">
        <w:t xml:space="preserve">Firstly, a reduction in the proportion of infiltrating naïve CD8+ (CD62L+ CD44-) T cells </w:t>
      </w:r>
      <w:r w:rsidR="0033119F" w:rsidRPr="00701B67">
        <w:t xml:space="preserve">was observed </w:t>
      </w:r>
      <w:r w:rsidR="00882F8F" w:rsidRPr="00701B67">
        <w:t>on Day 10 after CPM (Fig.3A), with no other changes in expression pattern of memory associated markers.</w:t>
      </w:r>
      <w:r w:rsidR="6F81E6EC" w:rsidRPr="00701B67">
        <w:t xml:space="preserve"> Expression of </w:t>
      </w:r>
      <w:r w:rsidR="009363CB" w:rsidRPr="00701B67">
        <w:t xml:space="preserve">established T cell phenotypic </w:t>
      </w:r>
      <w:r w:rsidR="6F81E6EC" w:rsidRPr="00701B67">
        <w:t>ma</w:t>
      </w:r>
      <w:r w:rsidR="009363CB" w:rsidRPr="00701B67">
        <w:t>r</w:t>
      </w:r>
      <w:r w:rsidR="6F81E6EC" w:rsidRPr="00701B67">
        <w:t>kers were also studied (Fig.3B-D, Fig.S</w:t>
      </w:r>
      <w:r w:rsidR="00CA1000" w:rsidRPr="00701B67">
        <w:t>7</w:t>
      </w:r>
      <w:r w:rsidR="6F81E6EC" w:rsidRPr="00701B67">
        <w:t>), and summarised in Fig.3E. CD8+ cells demonstrated an increase in CD107a expression at Day 3, however this difference was lost at Day 10</w:t>
      </w:r>
      <w:r w:rsidR="004C19B0" w:rsidRPr="00701B67">
        <w:t xml:space="preserve"> (Fig.3B)</w:t>
      </w:r>
      <w:r w:rsidR="6F81E6EC" w:rsidRPr="00701B67">
        <w:t>. Furthermore, at Day 10 a significant increase in</w:t>
      </w:r>
      <w:r w:rsidR="00882F8F" w:rsidRPr="00701B67">
        <w:t xml:space="preserve"> </w:t>
      </w:r>
      <w:r w:rsidR="0033119F" w:rsidRPr="00701B67">
        <w:t xml:space="preserve">the </w:t>
      </w:r>
      <w:r w:rsidR="00882F8F" w:rsidRPr="00701B67">
        <w:t>proportion of 4-1BB,</w:t>
      </w:r>
      <w:r w:rsidR="004C19B0" w:rsidRPr="00701B67">
        <w:t xml:space="preserve"> </w:t>
      </w:r>
      <w:proofErr w:type="spellStart"/>
      <w:r w:rsidR="6F81E6EC" w:rsidRPr="00701B67">
        <w:t>IFNγ</w:t>
      </w:r>
      <w:proofErr w:type="spellEnd"/>
      <w:r w:rsidR="6F81E6EC" w:rsidRPr="00701B67">
        <w:t xml:space="preserve"> </w:t>
      </w:r>
      <w:r w:rsidR="004C19B0" w:rsidRPr="00701B67">
        <w:t xml:space="preserve">and </w:t>
      </w:r>
      <w:r w:rsidR="6F81E6EC" w:rsidRPr="00701B67">
        <w:t xml:space="preserve">TIM-3 </w:t>
      </w:r>
      <w:r w:rsidR="00882F8F" w:rsidRPr="00701B67">
        <w:t xml:space="preserve">expressing cells </w:t>
      </w:r>
      <w:r w:rsidR="0033119F" w:rsidRPr="00701B67">
        <w:t xml:space="preserve">was </w:t>
      </w:r>
      <w:r w:rsidR="004C19B0" w:rsidRPr="00701B67">
        <w:t xml:space="preserve">noted </w:t>
      </w:r>
      <w:r w:rsidR="6F81E6EC" w:rsidRPr="00701B67">
        <w:t>(Fig.3B, Fig.S</w:t>
      </w:r>
      <w:r w:rsidR="00CA1000" w:rsidRPr="00701B67">
        <w:t>7</w:t>
      </w:r>
      <w:r w:rsidR="00AA7890" w:rsidRPr="00701B67">
        <w:t>A</w:t>
      </w:r>
      <w:r w:rsidR="6F81E6EC" w:rsidRPr="00701B67">
        <w:t>)</w:t>
      </w:r>
      <w:r w:rsidR="004C19B0" w:rsidRPr="00701B67">
        <w:t xml:space="preserve">, suggesting </w:t>
      </w:r>
      <w:r w:rsidR="6F81E6EC" w:rsidRPr="00701B67">
        <w:t>CD8</w:t>
      </w:r>
      <w:r w:rsidR="004C19B0" w:rsidRPr="00701B67">
        <w:t xml:space="preserve">+ cells in CPM tumours </w:t>
      </w:r>
      <w:r w:rsidR="0033119F" w:rsidRPr="00701B67">
        <w:t xml:space="preserve">were initially </w:t>
      </w:r>
      <w:r w:rsidR="00350A45" w:rsidRPr="00701B67">
        <w:t>activated</w:t>
      </w:r>
      <w:r w:rsidR="004C19B0" w:rsidRPr="00701B67">
        <w:t>, before</w:t>
      </w:r>
      <w:r w:rsidR="6F81E6EC" w:rsidRPr="00701B67">
        <w:t xml:space="preserve"> </w:t>
      </w:r>
      <w:r w:rsidR="001A5F06" w:rsidRPr="00701B67">
        <w:t>changing to</w:t>
      </w:r>
      <w:r w:rsidR="004C19B0" w:rsidRPr="00701B67">
        <w:t xml:space="preserve"> </w:t>
      </w:r>
      <w:r w:rsidR="00984FED" w:rsidRPr="00701B67">
        <w:t xml:space="preserve">a more ‘exhausted’ phenotype </w:t>
      </w:r>
      <w:r w:rsidR="6F81E6EC" w:rsidRPr="00701B67">
        <w:t>in CPM treated tumours. CD4</w:t>
      </w:r>
      <w:r w:rsidR="6F81E6EC" w:rsidRPr="00701B67">
        <w:rPr>
          <w:vertAlign w:val="superscript"/>
        </w:rPr>
        <w:t>+</w:t>
      </w:r>
      <w:r w:rsidR="6F81E6EC" w:rsidRPr="00701B67">
        <w:t xml:space="preserve"> FoxP3</w:t>
      </w:r>
      <w:r w:rsidR="6F81E6EC" w:rsidRPr="00701B67">
        <w:rPr>
          <w:vertAlign w:val="superscript"/>
        </w:rPr>
        <w:t>-</w:t>
      </w:r>
      <w:r w:rsidR="6F81E6EC" w:rsidRPr="00701B67">
        <w:t xml:space="preserve"> cells also demonstrated increased CD107a expression at Day 3 post CPM, alongside an increase</w:t>
      </w:r>
      <w:r w:rsidR="00CB6FD7" w:rsidRPr="00701B67">
        <w:t>d</w:t>
      </w:r>
      <w:r w:rsidR="004C19B0" w:rsidRPr="00701B67">
        <w:t xml:space="preserve"> </w:t>
      </w:r>
      <w:r w:rsidR="004E3AD0" w:rsidRPr="00701B67">
        <w:t xml:space="preserve">proportion of </w:t>
      </w:r>
      <w:r w:rsidR="6F81E6EC" w:rsidRPr="00701B67">
        <w:t>4-1BB</w:t>
      </w:r>
      <w:r w:rsidR="6F81E6EC" w:rsidRPr="00701B67">
        <w:rPr>
          <w:vertAlign w:val="superscript"/>
        </w:rPr>
        <w:t>+</w:t>
      </w:r>
      <w:r w:rsidR="6F81E6EC" w:rsidRPr="00701B67">
        <w:t xml:space="preserve"> cells</w:t>
      </w:r>
      <w:r w:rsidR="004C19B0" w:rsidRPr="00701B67">
        <w:t xml:space="preserve"> </w:t>
      </w:r>
      <w:r w:rsidR="004F0C2E" w:rsidRPr="00701B67">
        <w:t>(Fig.</w:t>
      </w:r>
      <w:r w:rsidR="6F81E6EC" w:rsidRPr="00701B67">
        <w:t>3C, Fig.</w:t>
      </w:r>
      <w:r w:rsidR="00CA1000" w:rsidRPr="00701B67">
        <w:t>S</w:t>
      </w:r>
      <w:r w:rsidR="6F81E6EC" w:rsidRPr="00701B67">
        <w:t xml:space="preserve">7B). By Day 10, a significant increase in </w:t>
      </w:r>
      <w:proofErr w:type="spellStart"/>
      <w:r w:rsidR="6F81E6EC" w:rsidRPr="00701B67">
        <w:t>IFNγ</w:t>
      </w:r>
      <w:proofErr w:type="spellEnd"/>
      <w:r w:rsidR="6F81E6EC" w:rsidRPr="00701B67">
        <w:t xml:space="preserve"> </w:t>
      </w:r>
      <w:r w:rsidR="004C19B0" w:rsidRPr="00701B67">
        <w:t xml:space="preserve">expression </w:t>
      </w:r>
      <w:r w:rsidR="6F81E6EC" w:rsidRPr="00701B67">
        <w:t>was observe</w:t>
      </w:r>
      <w:r w:rsidR="004C19B0" w:rsidRPr="00701B67">
        <w:t>d, alongside an increase</w:t>
      </w:r>
      <w:r w:rsidR="00CE2AFC" w:rsidRPr="00701B67">
        <w:t>d</w:t>
      </w:r>
      <w:r w:rsidR="004C19B0" w:rsidRPr="00701B67">
        <w:t xml:space="preserve"> </w:t>
      </w:r>
      <w:r w:rsidR="004E3AD0" w:rsidRPr="00701B67">
        <w:t>proportion of</w:t>
      </w:r>
      <w:r w:rsidR="004C19B0" w:rsidRPr="00701B67">
        <w:t xml:space="preserve"> </w:t>
      </w:r>
      <w:r w:rsidR="6F81E6EC" w:rsidRPr="00701B67">
        <w:t>EOMES</w:t>
      </w:r>
      <w:r w:rsidR="004C19B0" w:rsidRPr="00701B67">
        <w:t xml:space="preserve"> </w:t>
      </w:r>
      <w:r w:rsidR="004E3AD0" w:rsidRPr="00701B67">
        <w:t>expressing cells</w:t>
      </w:r>
      <w:r w:rsidR="6F81E6EC" w:rsidRPr="00701B67">
        <w:t xml:space="preserve">. Together, these data demonstrate that CPM </w:t>
      </w:r>
      <w:r w:rsidR="00085A19" w:rsidRPr="00701B67">
        <w:t>le</w:t>
      </w:r>
      <w:r w:rsidR="00E327E2" w:rsidRPr="00701B67">
        <w:t>a</w:t>
      </w:r>
      <w:r w:rsidR="00085A19" w:rsidRPr="00701B67">
        <w:t>d</w:t>
      </w:r>
      <w:r w:rsidR="00726390" w:rsidRPr="00701B67">
        <w:t>s</w:t>
      </w:r>
      <w:r w:rsidR="6F81E6EC" w:rsidRPr="00701B67">
        <w:t xml:space="preserve"> to an initial activation of CD4</w:t>
      </w:r>
      <w:r w:rsidR="6F81E6EC" w:rsidRPr="00701B67">
        <w:rPr>
          <w:vertAlign w:val="superscript"/>
        </w:rPr>
        <w:t>+</w:t>
      </w:r>
      <w:r w:rsidR="6F81E6EC" w:rsidRPr="00701B67">
        <w:t xml:space="preserve"> FoxP3</w:t>
      </w:r>
      <w:r w:rsidR="6F81E6EC" w:rsidRPr="00701B67">
        <w:rPr>
          <w:vertAlign w:val="superscript"/>
        </w:rPr>
        <w:t>-</w:t>
      </w:r>
      <w:r w:rsidR="6F81E6EC" w:rsidRPr="00701B67">
        <w:t xml:space="preserve"> cells, </w:t>
      </w:r>
      <w:r w:rsidR="00726390" w:rsidRPr="00701B67">
        <w:t>resulting</w:t>
      </w:r>
      <w:r w:rsidR="002F60FA" w:rsidRPr="00701B67">
        <w:t xml:space="preserve"> </w:t>
      </w:r>
      <w:r w:rsidR="00F05539" w:rsidRPr="00701B67">
        <w:t>in expression of ‘exhaustion’</w:t>
      </w:r>
      <w:r w:rsidR="00296BC7" w:rsidRPr="00701B67">
        <w:t xml:space="preserve"> markers at l</w:t>
      </w:r>
      <w:r w:rsidR="00CB6FD7" w:rsidRPr="00701B67">
        <w:t>ater time-points</w:t>
      </w:r>
      <w:r w:rsidR="6F81E6EC" w:rsidRPr="00701B67">
        <w:t>. Finally, Treg (FoxP3</w:t>
      </w:r>
      <w:r w:rsidR="6F81E6EC" w:rsidRPr="00701B67">
        <w:rPr>
          <w:vertAlign w:val="superscript"/>
        </w:rPr>
        <w:t>+</w:t>
      </w:r>
      <w:r w:rsidR="6F81E6EC" w:rsidRPr="00701B67">
        <w:t xml:space="preserve">) cells again demonstrated </w:t>
      </w:r>
      <w:r w:rsidR="00222670" w:rsidRPr="00701B67">
        <w:t>an</w:t>
      </w:r>
      <w:r w:rsidR="6F81E6EC" w:rsidRPr="00701B67">
        <w:t xml:space="preserve"> increase in CD107a</w:t>
      </w:r>
      <w:r w:rsidR="6F81E6EC" w:rsidRPr="00701B67">
        <w:rPr>
          <w:vertAlign w:val="superscript"/>
        </w:rPr>
        <w:t>+</w:t>
      </w:r>
      <w:r w:rsidR="6F81E6EC" w:rsidRPr="00701B67">
        <w:t xml:space="preserve"> cells at Day 3, alongside an increase </w:t>
      </w:r>
      <w:r w:rsidR="002F60FA" w:rsidRPr="00701B67">
        <w:t xml:space="preserve">in </w:t>
      </w:r>
      <w:r w:rsidR="6F81E6EC" w:rsidRPr="00701B67">
        <w:t xml:space="preserve">TIM-3 and Ki67 </w:t>
      </w:r>
      <w:r w:rsidR="002F60FA" w:rsidRPr="00701B67">
        <w:t xml:space="preserve">expression </w:t>
      </w:r>
      <w:r w:rsidR="6F81E6EC" w:rsidRPr="00701B67">
        <w:t>(Fig.3D, Fig.S7C). Furthermore, a reduction in CD25</w:t>
      </w:r>
      <w:r w:rsidR="002F60FA" w:rsidRPr="00701B67">
        <w:rPr>
          <w:vertAlign w:val="superscript"/>
        </w:rPr>
        <w:t xml:space="preserve"> </w:t>
      </w:r>
      <w:r w:rsidR="6F81E6EC" w:rsidRPr="00701B67">
        <w:t xml:space="preserve">and OX40 </w:t>
      </w:r>
      <w:r w:rsidR="002F60FA" w:rsidRPr="00701B67">
        <w:t xml:space="preserve">expression </w:t>
      </w:r>
      <w:r w:rsidR="6F81E6EC" w:rsidRPr="00701B67">
        <w:t>at Day 3 post CPM was also observed</w:t>
      </w:r>
      <w:r w:rsidR="002F60FA" w:rsidRPr="00701B67">
        <w:t>, which was still decreased at Day 10 for CD25.</w:t>
      </w:r>
      <w:r w:rsidR="6F81E6EC" w:rsidRPr="00701B67">
        <w:t xml:space="preserve"> Finally, a significant increase</w:t>
      </w:r>
      <w:r w:rsidR="002F60FA" w:rsidRPr="00701B67">
        <w:t xml:space="preserve"> in TIM-3 was also seen at Day 1</w:t>
      </w:r>
      <w:r w:rsidR="6F81E6EC" w:rsidRPr="00701B67">
        <w:t xml:space="preserve">0, </w:t>
      </w:r>
      <w:r w:rsidR="002F60FA" w:rsidRPr="00701B67">
        <w:t>along with an increase in EOMES</w:t>
      </w:r>
      <w:r w:rsidR="6F81E6EC" w:rsidRPr="00701B67">
        <w:t xml:space="preserve">. Changes in CD25 and OX40 expression demonstrated here, </w:t>
      </w:r>
      <w:r w:rsidR="002F60FA" w:rsidRPr="00701B67">
        <w:t>could</w:t>
      </w:r>
      <w:r w:rsidR="00726390" w:rsidRPr="00701B67">
        <w:t xml:space="preserve"> </w:t>
      </w:r>
      <w:r w:rsidR="00BD41C1" w:rsidRPr="00701B67">
        <w:t>suggest</w:t>
      </w:r>
      <w:r w:rsidR="00726390" w:rsidRPr="00701B67">
        <w:t xml:space="preserve"> t</w:t>
      </w:r>
      <w:r w:rsidR="6F81E6EC" w:rsidRPr="00701B67">
        <w:t xml:space="preserve">hat </w:t>
      </w:r>
      <w:r w:rsidR="00BD41C1" w:rsidRPr="00701B67">
        <w:t xml:space="preserve">the remaining </w:t>
      </w:r>
      <w:r w:rsidR="6F81E6EC" w:rsidRPr="00701B67">
        <w:t xml:space="preserve">Tregs have reduced </w:t>
      </w:r>
      <w:r w:rsidR="002F60FA" w:rsidRPr="00701B67">
        <w:t>functionality</w:t>
      </w:r>
      <w:r w:rsidR="6F81E6EC" w:rsidRPr="00701B67">
        <w:t xml:space="preserve"> after</w:t>
      </w:r>
      <w:r w:rsidR="00F83BA6" w:rsidRPr="00701B67">
        <w:t xml:space="preserve"> CPM</w:t>
      </w:r>
      <w:r w:rsidR="00B64A7F">
        <w:t xml:space="preserve"> </w:t>
      </w:r>
      <w:r w:rsidR="00F83BA6" w:rsidRPr="00701B67">
        <w:fldChar w:fldCharType="begin">
          <w:fldData xml:space="preserve">PEVuZE5vdGU+PENpdGU+PEF1dGhvcj5XaWxsb3VnaGJ5PC9BdXRob3I+PFllYXI+MjAxNzwvWWVh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</w:fldData>
        </w:fldChar>
      </w:r>
      <w:r w:rsidR="00B64A7F">
        <w:instrText xml:space="preserve"> ADDIN EN.CITE </w:instrText>
      </w:r>
      <w:r w:rsidR="00B64A7F">
        <w:fldChar w:fldCharType="begin">
          <w:fldData xml:space="preserve">PEVuZE5vdGU+PENpdGU+PEF1dGhvcj5XaWxsb3VnaGJ5PC9BdXRob3I+PFllYXI+MjAxNzwvWWVh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</w:fldData>
        </w:fldChar>
      </w:r>
      <w:r w:rsidR="00B64A7F">
        <w:instrText xml:space="preserve"> ADDIN EN.CITE.DATA </w:instrText>
      </w:r>
      <w:r w:rsidR="00B64A7F">
        <w:fldChar w:fldCharType="end"/>
      </w:r>
      <w:r w:rsidR="00F83BA6" w:rsidRPr="00701B67">
        <w:fldChar w:fldCharType="separate"/>
      </w:r>
      <w:r w:rsidR="00B64A7F">
        <w:rPr>
          <w:noProof/>
        </w:rPr>
        <w:t>(Willoughby et al., 2017, Griseri et al., 2010, Plitas and Rudensky, 2016)</w:t>
      </w:r>
      <w:r w:rsidR="00F83BA6" w:rsidRPr="00701B67">
        <w:fldChar w:fldCharType="end"/>
      </w:r>
      <w:r w:rsidR="6F81E6EC" w:rsidRPr="00701B67">
        <w:t xml:space="preserve">. A summary heat map of all phenotyping data is shown in Fig.3E. Overall, low-dose CPM was demonstrated to modulate the phenotypes of 3 different T cell subsets, </w:t>
      </w:r>
      <w:r w:rsidR="002F60FA" w:rsidRPr="00701B67">
        <w:t>with</w:t>
      </w:r>
      <w:r w:rsidR="00592619" w:rsidRPr="00701B67">
        <w:t xml:space="preserve"> </w:t>
      </w:r>
      <w:r w:rsidR="00816D32" w:rsidRPr="00701B67">
        <w:t xml:space="preserve">significant effects on </w:t>
      </w:r>
      <w:r w:rsidR="00592619" w:rsidRPr="00701B67">
        <w:t>Treg phenotype</w:t>
      </w:r>
      <w:r w:rsidR="6F81E6EC" w:rsidRPr="00701B67">
        <w:t xml:space="preserve">. </w:t>
      </w:r>
    </w:p>
    <w:p w14:paraId="24A0583A" w14:textId="32EDF761" w:rsidR="00831299" w:rsidRPr="00701B67" w:rsidRDefault="00AF3608" w:rsidP="09BDFCB9">
      <w:pPr>
        <w:spacing w:line="360" w:lineRule="auto"/>
        <w:jc w:val="both"/>
        <w:rPr>
          <w:b/>
          <w:bCs/>
        </w:rPr>
      </w:pPr>
      <w:r w:rsidRPr="00701B67">
        <w:rPr>
          <w:b/>
          <w:bCs/>
        </w:rPr>
        <w:lastRenderedPageBreak/>
        <w:t>Low-dose cyclophosphamide induced Treg d</w:t>
      </w:r>
      <w:r w:rsidR="09BDFCB9" w:rsidRPr="00701B67">
        <w:rPr>
          <w:b/>
          <w:bCs/>
        </w:rPr>
        <w:t>epletion and therap</w:t>
      </w:r>
      <w:r w:rsidRPr="00701B67">
        <w:rPr>
          <w:b/>
          <w:bCs/>
        </w:rPr>
        <w:t xml:space="preserve">y </w:t>
      </w:r>
      <w:r w:rsidR="09BDFCB9" w:rsidRPr="00701B67">
        <w:rPr>
          <w:b/>
          <w:bCs/>
        </w:rPr>
        <w:t xml:space="preserve">is </w:t>
      </w:r>
      <w:r w:rsidRPr="00701B67">
        <w:rPr>
          <w:b/>
          <w:bCs/>
        </w:rPr>
        <w:t>abrogated in apoptosis resistant mice</w:t>
      </w:r>
    </w:p>
    <w:p w14:paraId="470B949A" w14:textId="2A4F83A8" w:rsidR="001708AA" w:rsidRPr="00701B67" w:rsidRDefault="6F81E6EC" w:rsidP="00F47ECC">
      <w:pPr>
        <w:spacing w:line="360" w:lineRule="auto"/>
        <w:jc w:val="both"/>
      </w:pPr>
      <w:r w:rsidRPr="00701B67">
        <w:t>As demonstrated</w:t>
      </w:r>
      <w:r w:rsidR="00803F31" w:rsidRPr="00701B67">
        <w:t xml:space="preserve"> above (Fig.2+3)</w:t>
      </w:r>
      <w:r w:rsidRPr="00701B67">
        <w:t xml:space="preserve">, low-dose CPM was able to significantly deplete and modulate Treg cells within the neuroblastoma </w:t>
      </w:r>
      <w:r w:rsidR="00A44487" w:rsidRPr="00701B67">
        <w:t>TME</w:t>
      </w:r>
      <w:r w:rsidRPr="00701B67">
        <w:t xml:space="preserve">. To elucidate whether Treg depletion was important to </w:t>
      </w:r>
      <w:r w:rsidR="00F47ECC" w:rsidRPr="00701B67">
        <w:t xml:space="preserve">the therapeutic </w:t>
      </w:r>
      <w:r w:rsidRPr="00701B67">
        <w:t>effectiveness</w:t>
      </w:r>
      <w:r w:rsidR="00F47ECC" w:rsidRPr="00701B67">
        <w:t xml:space="preserve"> of CPM</w:t>
      </w:r>
      <w:r w:rsidRPr="00701B67">
        <w:t>, vav-BCL-2 transgenic mice, in which all hematopoietic cells overexpress BCL-2</w:t>
      </w:r>
      <w:r w:rsidR="00AF3608" w:rsidRPr="00701B67">
        <w:t xml:space="preserve"> and are resistant to apoptosis</w:t>
      </w:r>
      <w:r w:rsidR="00B64A7F">
        <w:t xml:space="preserve"> </w:t>
      </w:r>
      <w:r w:rsidR="00803F31" w:rsidRPr="00701B67">
        <w:fldChar w:fldCharType="begin">
          <w:fldData xml:space="preserve">PEVuZE5vdGU+PENpdGU+PEF1dGhvcj5FZ2xlPC9BdXRob3I+PFllYXI+MjAwNDwvWWVhcj48UmVj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Mjc2LTgzPC9wYWdlcz48dm9sdW1l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Dk0My04PC9wYWdl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</w:fldData>
        </w:fldChar>
      </w:r>
      <w:r w:rsidR="00B64A7F">
        <w:instrText xml:space="preserve"> ADDIN EN.CITE </w:instrText>
      </w:r>
      <w:r w:rsidR="00B64A7F">
        <w:fldChar w:fldCharType="begin">
          <w:fldData xml:space="preserve">PEVuZE5vdGU+PENpdGU+PEF1dGhvcj5FZ2xlPC9BdXRob3I+PFllYXI+MjAwNDwvWWVhcj48UmVj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Mjc2LTgzPC9wYWdlcz48dm9sdW1l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Dk0My04PC9wYWdl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</w:fldData>
        </w:fldChar>
      </w:r>
      <w:r w:rsidR="00B64A7F">
        <w:instrText xml:space="preserve"> ADDIN EN.CITE.DATA </w:instrText>
      </w:r>
      <w:r w:rsidR="00B64A7F">
        <w:fldChar w:fldCharType="end"/>
      </w:r>
      <w:r w:rsidR="00803F31" w:rsidRPr="00701B67">
        <w:fldChar w:fldCharType="separate"/>
      </w:r>
      <w:r w:rsidR="00B64A7F">
        <w:rPr>
          <w:noProof/>
        </w:rPr>
        <w:t>(Egle et al., 2004, Ogilvy et al., 1999)</w:t>
      </w:r>
      <w:r w:rsidR="00803F31" w:rsidRPr="00701B67">
        <w:fldChar w:fldCharType="end"/>
      </w:r>
      <w:r w:rsidR="00DA5D96" w:rsidRPr="00701B67">
        <w:t>,</w:t>
      </w:r>
      <w:r w:rsidR="00196952" w:rsidRPr="00701B67">
        <w:t xml:space="preserve"> were </w:t>
      </w:r>
      <w:r w:rsidR="00803F31" w:rsidRPr="00701B67">
        <w:t>inoculated with 9464D tumour and treated with low-dose CPM as above</w:t>
      </w:r>
      <w:r w:rsidRPr="00701B67">
        <w:t>.</w:t>
      </w:r>
      <w:r w:rsidR="00196952" w:rsidRPr="00701B67">
        <w:t xml:space="preserve"> </w:t>
      </w:r>
      <w:r w:rsidR="00803F31" w:rsidRPr="00701B67">
        <w:t xml:space="preserve">In contrast to WT mice, </w:t>
      </w:r>
      <w:proofErr w:type="spellStart"/>
      <w:r w:rsidR="008335D7" w:rsidRPr="00701B67">
        <w:t>intratumoural</w:t>
      </w:r>
      <w:proofErr w:type="spellEnd"/>
      <w:r w:rsidR="008335D7" w:rsidRPr="00701B67">
        <w:t xml:space="preserve"> </w:t>
      </w:r>
      <w:r w:rsidRPr="00701B67">
        <w:t>Treg cells from 9464D tumour bearing vav-BCL-2 mice were not depleted after low-dose CPM administration (Fig.4A</w:t>
      </w:r>
      <w:r w:rsidR="00BF1739" w:rsidRPr="00701B67">
        <w:t>+B</w:t>
      </w:r>
      <w:r w:rsidRPr="00701B67">
        <w:t>)</w:t>
      </w:r>
      <w:r w:rsidR="00AF3608" w:rsidRPr="00701B67">
        <w:t xml:space="preserve">. </w:t>
      </w:r>
      <w:r w:rsidRPr="00701B67">
        <w:t>F</w:t>
      </w:r>
      <w:r w:rsidR="00803F31" w:rsidRPr="00701B67">
        <w:t>urther</w:t>
      </w:r>
      <w:r w:rsidRPr="00701B67">
        <w:t xml:space="preserve">, when comparing 9464D tumour growth after CPM administration, no significant difference in survival was </w:t>
      </w:r>
      <w:r w:rsidR="00A27FD0" w:rsidRPr="00701B67">
        <w:t>observed</w:t>
      </w:r>
      <w:r w:rsidRPr="00701B67">
        <w:t xml:space="preserve"> in vav-BCL-2 </w:t>
      </w:r>
      <w:r w:rsidR="00A27FD0" w:rsidRPr="00701B67">
        <w:t>mice</w:t>
      </w:r>
      <w:r w:rsidRPr="00701B67">
        <w:t>, whereas a significant increase in survival was demonstrated in WT</w:t>
      </w:r>
      <w:r w:rsidR="00A27FD0" w:rsidRPr="00701B67">
        <w:t xml:space="preserve"> controls</w:t>
      </w:r>
      <w:r w:rsidR="00BF1739" w:rsidRPr="00701B67">
        <w:t xml:space="preserve"> (Fig.4C</w:t>
      </w:r>
      <w:r w:rsidRPr="00701B67">
        <w:t>). Overall, these data su</w:t>
      </w:r>
      <w:r w:rsidR="00A27FD0" w:rsidRPr="00701B67">
        <w:t>pport the contention</w:t>
      </w:r>
      <w:r w:rsidRPr="00701B67">
        <w:t xml:space="preserve"> that depletion of Tregs is an important mechanism of action of low-dose CPM in this model. </w:t>
      </w:r>
      <w:r w:rsidR="00C71BCA" w:rsidRPr="00701B67">
        <w:t xml:space="preserve">Although our data demonstrated that the only cell population assessed in wild type mice to reduce significantly in response to low dose CPM were intratumoral Treg, it should be noted as stated above, in this model Bcl2 is over expressed in all cells of </w:t>
      </w:r>
      <w:proofErr w:type="spellStart"/>
      <w:r w:rsidR="00C71BCA" w:rsidRPr="00701B67">
        <w:t>hematopoetic</w:t>
      </w:r>
      <w:proofErr w:type="spellEnd"/>
      <w:r w:rsidR="00C71BCA" w:rsidRPr="00701B67">
        <w:t xml:space="preserve"> origin and therefore other regulatory populations may being protected from death in this setting and their contributions cannot be fully excluded.</w:t>
      </w:r>
    </w:p>
    <w:p w14:paraId="55D7422B" w14:textId="12AEDB97" w:rsidR="004F251B" w:rsidRPr="00701B67" w:rsidRDefault="09BDFCB9" w:rsidP="09BDFCB9">
      <w:pPr>
        <w:spacing w:line="360" w:lineRule="auto"/>
        <w:jc w:val="both"/>
        <w:rPr>
          <w:b/>
          <w:bCs/>
        </w:rPr>
      </w:pPr>
      <w:r w:rsidRPr="00701B67">
        <w:rPr>
          <w:b/>
          <w:bCs/>
        </w:rPr>
        <w:t>Low-dose</w:t>
      </w:r>
      <w:r w:rsidR="00275041" w:rsidRPr="00701B67">
        <w:rPr>
          <w:b/>
          <w:bCs/>
        </w:rPr>
        <w:t xml:space="preserve"> cyclophosphamide combined with </w:t>
      </w:r>
      <w:r w:rsidRPr="00701B67">
        <w:rPr>
          <w:b/>
          <w:bCs/>
        </w:rPr>
        <w:t xml:space="preserve">anti-PD-1 antibody improves survival in neuroblastoma models </w:t>
      </w:r>
    </w:p>
    <w:p w14:paraId="0452CD89" w14:textId="0B46C1A7" w:rsidR="00651095" w:rsidRPr="00701B67" w:rsidRDefault="6F81E6EC" w:rsidP="00A921CC">
      <w:pPr>
        <w:spacing w:line="360" w:lineRule="auto"/>
        <w:jc w:val="both"/>
      </w:pPr>
      <w:r w:rsidRPr="00701B67">
        <w:t>After demonstrating low dose CPM</w:t>
      </w:r>
      <w:r w:rsidR="00A27FD0" w:rsidRPr="00701B67">
        <w:t>’</w:t>
      </w:r>
      <w:r w:rsidRPr="00701B67">
        <w:t xml:space="preserve">s immune modulatory properties in NB models, we investigated whether the drug could be combined therapeutically with immunomodulating </w:t>
      </w:r>
      <w:proofErr w:type="spellStart"/>
      <w:r w:rsidR="000D60DD" w:rsidRPr="00701B67">
        <w:t>mAb</w:t>
      </w:r>
      <w:proofErr w:type="spellEnd"/>
      <w:r w:rsidRPr="00701B67">
        <w:t xml:space="preserve"> therapy. To that end, combination of CPM with either </w:t>
      </w:r>
      <w:r w:rsidR="00852216" w:rsidRPr="00701B67">
        <w:t xml:space="preserve">immune stimulatory </w:t>
      </w:r>
      <w:r w:rsidR="00726390" w:rsidRPr="00701B67">
        <w:t>(anti-4-1BB</w:t>
      </w:r>
      <w:r w:rsidR="00852216" w:rsidRPr="00701B67">
        <w:t>) or immune checkpoint blockade (anti-CTLA4</w:t>
      </w:r>
      <w:r w:rsidRPr="00701B67">
        <w:t xml:space="preserve"> and anti-PD-1</w:t>
      </w:r>
      <w:r w:rsidR="00852216" w:rsidRPr="00701B67">
        <w:t>)</w:t>
      </w:r>
      <w:r w:rsidRPr="00701B67">
        <w:t xml:space="preserve"> </w:t>
      </w:r>
      <w:proofErr w:type="spellStart"/>
      <w:r w:rsidR="000D60DD" w:rsidRPr="00701B67">
        <w:t>mAb</w:t>
      </w:r>
      <w:proofErr w:type="spellEnd"/>
      <w:r w:rsidR="000D60DD" w:rsidRPr="00701B67">
        <w:t xml:space="preserve"> </w:t>
      </w:r>
      <w:r w:rsidRPr="00701B67">
        <w:t>was assessed.</w:t>
      </w:r>
      <w:r w:rsidR="002D2FB8" w:rsidRPr="00701B67">
        <w:t xml:space="preserve"> </w:t>
      </w:r>
      <w:r w:rsidRPr="00701B67">
        <w:t xml:space="preserve">For anti-PD-1, </w:t>
      </w:r>
      <w:r w:rsidR="00852216" w:rsidRPr="00701B67">
        <w:t xml:space="preserve">both wild type (WT) and </w:t>
      </w:r>
      <w:r w:rsidR="006A5EB8" w:rsidRPr="00701B67">
        <w:t xml:space="preserve">Fc-null </w:t>
      </w:r>
      <w:r w:rsidRPr="00701B67">
        <w:t xml:space="preserve">antibody </w:t>
      </w:r>
      <w:r w:rsidR="006A5EB8" w:rsidRPr="00701B67">
        <w:t>(by deglycosylation or N</w:t>
      </w:r>
      <w:r w:rsidR="009A2EA2" w:rsidRPr="00701B67">
        <w:t>297 mutation</w:t>
      </w:r>
      <w:r w:rsidR="009A2EA2" w:rsidRPr="00701B67">
        <w:fldChar w:fldCharType="begin"/>
      </w:r>
      <w:r w:rsidR="00B64A7F">
        <w:instrText xml:space="preserve"> ADDIN EN.CITE &lt;EndNote&gt;&lt;Cite&gt;&lt;Author&gt;Moreno-Vicente&lt;/Author&gt;&lt;Year&gt;2022&lt;/Year&gt;&lt;RecNum&gt;81&lt;/RecNum&gt;&lt;DisplayText&gt;(Moreno-Vicente et al., 2022)&lt;/DisplayText&gt;&lt;record&gt;&lt;rec-number&gt;81&lt;/rec-number&gt;&lt;foreign-keys&gt;&lt;key app="EN" db-id="tarefpvd52dt0ke9pvrppx9wx0sdzds9sadw" timestamp="1652345591"&gt;81&lt;/key&gt;&lt;/foreign-keys&gt;&lt;ref-type name="Journal Article"&gt;17&lt;/ref-type&gt;&lt;contributors&gt;&lt;authors&gt;&lt;author&gt;Moreno-Vicente, Julia&lt;/author&gt;&lt;author&gt;Willoughby, Jane E&lt;/author&gt;&lt;author&gt;Taylor, Martin C&lt;/author&gt;&lt;author&gt;Booth, Steven G&lt;/author&gt;&lt;author&gt;English, Vikki L&lt;/author&gt;&lt;author&gt;Williams, Emily L&lt;/author&gt;&lt;author&gt;Penfold, Christine A&lt;/author&gt;&lt;author&gt;Mockridge, C Ian&lt;/author&gt;&lt;author&gt;Inzhelevskaya, Tatyana&lt;/author&gt;&lt;author&gt;Kim, Jinny&lt;/author&gt;&lt;author&gt;Chan, H T Claude&lt;/author&gt;&lt;author&gt;Cragg, Mark S&lt;/author&gt;&lt;author&gt;Gray, Juliet C&lt;/author&gt;&lt;author&gt;Beers, Stephen A&lt;/author&gt;&lt;/authors&gt;&lt;/contributors&gt;&lt;titles&gt;&lt;title&gt;Fc-null anti-PD-1 monoclonal antibodies deliver optimal checkpoint blockade in diverse immune environments&lt;/title&gt;&lt;secondary-title&gt;Journal for ImmunoTherapy of Cancer&lt;/secondary-title&gt;&lt;/titles&gt;&lt;periodical&gt;&lt;full-title&gt;J Immunother Cancer&lt;/full-title&gt;&lt;abbr-1&gt;Journal for immunotherapy of cancer&lt;/abbr-1&gt;&lt;/periodical&gt;&lt;pages&gt;e003735&lt;/pages&gt;&lt;volume&gt;10&lt;/volume&gt;&lt;number&gt;1&lt;/number&gt;&lt;dates&gt;&lt;year&gt;2022&lt;/year&gt;&lt;/dates&gt;&lt;urls&gt;&lt;related-urls&gt;&lt;url&gt;https://jitc.bmj.com/content/jitc/10/1/e003735.full.pdf&lt;/url&gt;&lt;/related-urls&gt;&lt;/urls&gt;&lt;electronic-resource-num&gt;10.1136/jitc-2021-003735&lt;/electronic-resource-num&gt;&lt;/record&gt;&lt;/Cite&gt;&lt;/EndNote&gt;</w:instrText>
      </w:r>
      <w:r w:rsidR="009A2EA2" w:rsidRPr="00701B67">
        <w:fldChar w:fldCharType="separate"/>
      </w:r>
      <w:r w:rsidR="00B64A7F">
        <w:rPr>
          <w:noProof/>
        </w:rPr>
        <w:t>(Moreno-Vicente et al., 2022)</w:t>
      </w:r>
      <w:r w:rsidR="009A2EA2" w:rsidRPr="00701B67">
        <w:fldChar w:fldCharType="end"/>
      </w:r>
      <w:r w:rsidR="009A2EA2" w:rsidRPr="00701B67">
        <w:t>)</w:t>
      </w:r>
      <w:r w:rsidR="00852216" w:rsidRPr="00701B67">
        <w:t>were used. This allows for asse</w:t>
      </w:r>
      <w:r w:rsidRPr="00701B67">
        <w:t>ss</w:t>
      </w:r>
      <w:r w:rsidR="002D2FB8" w:rsidRPr="00701B67">
        <w:t>ment of</w:t>
      </w:r>
      <w:r w:rsidRPr="00701B67">
        <w:t xml:space="preserve"> the effects of PD-1 blockade </w:t>
      </w:r>
      <w:r w:rsidR="00AD1B89" w:rsidRPr="00701B67">
        <w:t>both with and</w:t>
      </w:r>
      <w:r w:rsidR="008335D7" w:rsidRPr="00701B67">
        <w:t xml:space="preserve"> without </w:t>
      </w:r>
      <w:r w:rsidRPr="00701B67">
        <w:t xml:space="preserve">effector function mediated by binding of </w:t>
      </w:r>
      <w:proofErr w:type="spellStart"/>
      <w:r w:rsidRPr="00701B67">
        <w:t>FcγRs</w:t>
      </w:r>
      <w:proofErr w:type="spellEnd"/>
      <w:r w:rsidR="002D2FB8" w:rsidRPr="00701B67">
        <w:t>. It has previously been</w:t>
      </w:r>
      <w:r w:rsidRPr="00701B67">
        <w:t xml:space="preserve"> demonstrated </w:t>
      </w:r>
      <w:r w:rsidR="002D2FB8" w:rsidRPr="00701B67">
        <w:t>that</w:t>
      </w:r>
      <w:r w:rsidRPr="00701B67">
        <w:t xml:space="preserve"> anti-PD-1 antibody therapy was improved </w:t>
      </w:r>
      <w:r w:rsidR="00E61FE9" w:rsidRPr="00701B67">
        <w:t xml:space="preserve">when </w:t>
      </w:r>
      <w:r w:rsidRPr="00701B67">
        <w:t>Fc function</w:t>
      </w:r>
      <w:r w:rsidR="00E61FE9" w:rsidRPr="00701B67">
        <w:t xml:space="preserve"> was abrogated</w:t>
      </w:r>
      <w:r w:rsidR="00B64A7F">
        <w:t xml:space="preserve"> </w:t>
      </w:r>
      <w:r w:rsidR="00A166A5" w:rsidRPr="00701B67">
        <w:fldChar w:fldCharType="begin">
          <w:fldData xml:space="preserve">PEVuZE5vdGU+PENpdGU+PEF1dGhvcj5EYWhhbjwvQXV0aG9yPjxZZWFyPjIwMTU8L1llYXI+PFJl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</w:fldData>
        </w:fldChar>
      </w:r>
      <w:r w:rsidR="00B64A7F">
        <w:instrText xml:space="preserve"> ADDIN EN.CITE </w:instrText>
      </w:r>
      <w:r w:rsidR="00B64A7F">
        <w:fldChar w:fldCharType="begin">
          <w:fldData xml:space="preserve">PEVuZE5vdGU+PENpdGU+PEF1dGhvcj5EYWhhbjwvQXV0aG9yPjxZZWFyPjIwMTU8L1llYXI+PFJl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</w:fldData>
        </w:fldChar>
      </w:r>
      <w:r w:rsidR="00B64A7F">
        <w:instrText xml:space="preserve"> ADDIN EN.CITE.DATA </w:instrText>
      </w:r>
      <w:r w:rsidR="00B64A7F">
        <w:fldChar w:fldCharType="end"/>
      </w:r>
      <w:r w:rsidR="00A166A5" w:rsidRPr="00701B67">
        <w:fldChar w:fldCharType="separate"/>
      </w:r>
      <w:r w:rsidR="00B64A7F">
        <w:rPr>
          <w:noProof/>
        </w:rPr>
        <w:t>(Dahan et al., 2015, Zhang et al., 2018)</w:t>
      </w:r>
      <w:r w:rsidR="00A166A5" w:rsidRPr="00701B67">
        <w:fldChar w:fldCharType="end"/>
      </w:r>
      <w:r w:rsidR="00C34333" w:rsidRPr="00701B67">
        <w:t>.</w:t>
      </w:r>
      <w:r w:rsidR="00A166A5" w:rsidRPr="00701B67">
        <w:t xml:space="preserve"> </w:t>
      </w:r>
      <w:r w:rsidR="00296BC7" w:rsidRPr="00701B67">
        <w:t xml:space="preserve">Although changes in Fc engagement </w:t>
      </w:r>
      <w:r w:rsidR="00E61FE9" w:rsidRPr="00701B67">
        <w:t xml:space="preserve">can </w:t>
      </w:r>
      <w:r w:rsidR="00296BC7" w:rsidRPr="00701B67">
        <w:t>affect antibody half-life, d</w:t>
      </w:r>
      <w:r w:rsidRPr="00701B67">
        <w:t>egly</w:t>
      </w:r>
      <w:r w:rsidR="000D60DD" w:rsidRPr="00701B67">
        <w:t>c</w:t>
      </w:r>
      <w:r w:rsidRPr="00701B67">
        <w:t xml:space="preserve">osylation did not impact the circulating concentration of antibody in vivo </w:t>
      </w:r>
      <w:r w:rsidR="00C402F6" w:rsidRPr="00701B67">
        <w:t xml:space="preserve">compared to the WT antibody </w:t>
      </w:r>
      <w:r w:rsidR="00304BCB" w:rsidRPr="00701B67">
        <w:t>(Fig.S8</w:t>
      </w:r>
      <w:r w:rsidRPr="00701B67">
        <w:t>).</w:t>
      </w:r>
      <w:r w:rsidR="00AA7890" w:rsidRPr="00701B67">
        <w:t xml:space="preserve"> Using the NXS2 model</w:t>
      </w:r>
      <w:r w:rsidRPr="00701B67">
        <w:t xml:space="preserve">, it was observed that combining CPM with either anti-CTLA-4 or anti-4-1BB </w:t>
      </w:r>
      <w:proofErr w:type="spellStart"/>
      <w:r w:rsidR="000D60DD" w:rsidRPr="00701B67">
        <w:t>mAb</w:t>
      </w:r>
      <w:proofErr w:type="spellEnd"/>
      <w:r w:rsidRPr="00701B67">
        <w:t xml:space="preserve"> did not result in any significant changes in either tumour gro</w:t>
      </w:r>
      <w:r w:rsidR="00304BCB" w:rsidRPr="00701B67">
        <w:t xml:space="preserve">wth or survival </w:t>
      </w:r>
      <w:r w:rsidR="00E028B1" w:rsidRPr="00701B67">
        <w:t xml:space="preserve">over CPM alone </w:t>
      </w:r>
      <w:r w:rsidR="00304BCB" w:rsidRPr="00701B67">
        <w:t>(Fig.S9</w:t>
      </w:r>
      <w:r w:rsidRPr="00701B67">
        <w:t>).</w:t>
      </w:r>
      <w:r w:rsidR="00A941D7" w:rsidRPr="00701B67">
        <w:t xml:space="preserve"> </w:t>
      </w:r>
      <w:r w:rsidR="003E15FA" w:rsidRPr="00701B67">
        <w:t xml:space="preserve">Although both anti-CTLA-4 and anti-4-1BB antibodies have been demonstrated to mediate therapy through </w:t>
      </w:r>
      <w:proofErr w:type="spellStart"/>
      <w:r w:rsidR="003E15FA" w:rsidRPr="00701B67">
        <w:t>intratumoural</w:t>
      </w:r>
      <w:proofErr w:type="spellEnd"/>
      <w:r w:rsidR="003E15FA" w:rsidRPr="00701B67">
        <w:t xml:space="preserve"> Treg depletion in preclinical models, this is used usually in the context of relatively small tumours</w:t>
      </w:r>
      <w:r w:rsidR="003E15FA" w:rsidRPr="00701B67">
        <w:fldChar w:fldCharType="begin"/>
      </w:r>
      <w:r w:rsidR="00B64A7F">
        <w:instrText xml:space="preserve"> ADDIN EN.CITE &lt;EndNote&gt;&lt;Cite&gt;&lt;Author&gt;Buchan&lt;/Author&gt;&lt;Year&gt;2018&lt;/Year&gt;&lt;RecNum&gt;2&lt;/RecNum&gt;&lt;DisplayText&gt;(Buchan et al., 2018)&lt;/DisplayText&gt;&lt;record&gt;&lt;rec-number&gt;2&lt;/rec-number&gt;&lt;foreign-keys&gt;&lt;key app="EN" db-id="tarefpvd52dt0ke9pvrppx9wx0sdzds9sadw" timestamp="1610374085"&gt;2&lt;/key&gt;&lt;/foreign-keys&gt;&lt;ref-type name="Journal Article"&gt;17&lt;/ref-type&gt;&lt;contributors&gt;&lt;authors&gt;&lt;author&gt;Buchan, Sarah L.&lt;/author&gt;&lt;author&gt;Dou, Lang&lt;/author&gt;&lt;author&gt;Remer, Marcus&lt;/author&gt;&lt;author&gt;Booth, Steven G.&lt;/author&gt;&lt;author&gt;Dunn, Stuart N.&lt;/author&gt;&lt;author&gt;Lai, Chester&lt;/author&gt;&lt;author&gt;Semmrich, Monika&lt;/author&gt;&lt;author&gt;Teige, Ingrid&lt;/author&gt;&lt;author&gt;Mårtensson, Linda&lt;/author&gt;&lt;author&gt;Penfold, Christine A.&lt;/author&gt;&lt;author&gt;Chan, H. T. Claude&lt;/author&gt;&lt;author&gt;Willoughby, Jane E.&lt;/author&gt;&lt;author&gt;Mockridge, C. Ian&lt;/author&gt;&lt;author&gt;Dahal, Lekh N.&lt;/author&gt;&lt;author&gt;Cleary, Kirstie L. S.&lt;/author&gt;&lt;author&gt;James, Sonya&lt;/author&gt;&lt;author&gt;Rogel, Anne&lt;/author&gt;&lt;author&gt;Kannisto, Päivi&lt;/author&gt;&lt;author&gt;Jernetz, Mats&lt;/author&gt;&lt;author&gt;Williams, Emily L.&lt;/author&gt;&lt;author&gt;Healy, Eugene&lt;/author&gt;&lt;author&gt;Verbeek, J. Sjef&lt;/author&gt;&lt;author&gt;Johnson, Peter W. M.&lt;/author&gt;&lt;author&gt;Frendéus, Björn&lt;/author&gt;&lt;author&gt;Cragg, Mark S.&lt;/author&gt;&lt;author&gt;Glennie, Martin J.&lt;/author&gt;&lt;author&gt;Gray, Juliet C.&lt;/author&gt;&lt;author&gt;Al-Shamkhani, Aymen&lt;/author&gt;&lt;author&gt;Beers, Stephen A.&lt;/author&gt;&lt;/authors&gt;&lt;/contributors&gt;&lt;titles&gt;&lt;title&gt;Antibodies to Costimulatory Receptor 4-1BB Enhance Anti-tumor Immunity via T Regulatory Cell Depletion and Promotion of CD8&amp;amp;#xa0;T Cell Effector Function&lt;/title&gt;&lt;secondary-title&gt;Immunity&lt;/secondary-title&gt;&lt;/titles&gt;&lt;periodical&gt;&lt;full-title&gt;Immunity&lt;/full-title&gt;&lt;/periodical&gt;&lt;pages&gt;958-970.e7&lt;/pages&gt;&lt;volume&gt;49&lt;/volume&gt;&lt;number&gt;5&lt;/number&gt;&lt;dates&gt;&lt;year&gt;2018&lt;/year&gt;&lt;/dates&gt;&lt;publisher&gt;Elsevier&lt;/publisher&gt;&lt;isbn&gt;1074-7613&lt;/isbn&gt;&lt;urls&gt;&lt;related-urls&gt;&lt;url&gt;https://doi.org/10.1016/j.immuni.2018.09.014&lt;/url&gt;&lt;/related-urls&gt;&lt;/urls&gt;&lt;electronic-resource-num&gt;10.1016/j.immuni.2018.09.014&lt;/electronic-resource-num&gt;&lt;access-date&gt;2021/01/11&lt;/access-date&gt;&lt;/record&gt;&lt;/Cite&gt;&lt;/EndNote&gt;</w:instrText>
      </w:r>
      <w:r w:rsidR="003E15FA" w:rsidRPr="00701B67">
        <w:fldChar w:fldCharType="separate"/>
      </w:r>
      <w:r w:rsidR="00B64A7F">
        <w:rPr>
          <w:noProof/>
        </w:rPr>
        <w:t>(Buchan et al., 2018)</w:t>
      </w:r>
      <w:r w:rsidR="003E15FA" w:rsidRPr="00701B67">
        <w:fldChar w:fldCharType="end"/>
      </w:r>
      <w:r w:rsidR="003E15FA" w:rsidRPr="00701B67">
        <w:t xml:space="preserve">. In this model with large established tumours these antibodies are not therapeutic, and therefore are </w:t>
      </w:r>
      <w:r w:rsidR="003E15FA" w:rsidRPr="00701B67">
        <w:lastRenderedPageBreak/>
        <w:t>likely to not be effectively depleting Tregs.</w:t>
      </w:r>
      <w:r w:rsidRPr="00701B67">
        <w:t xml:space="preserve"> However, when combined with either WT (Fig.S1</w:t>
      </w:r>
      <w:r w:rsidR="00304BCB" w:rsidRPr="00701B67">
        <w:t>0</w:t>
      </w:r>
      <w:r w:rsidR="00FB6093" w:rsidRPr="00701B67">
        <w:t>A</w:t>
      </w:r>
      <w:r w:rsidRPr="00701B67">
        <w:t>-</w:t>
      </w:r>
      <w:r w:rsidR="00FB6093" w:rsidRPr="00701B67">
        <w:t>C</w:t>
      </w:r>
      <w:r w:rsidRPr="00701B67">
        <w:t xml:space="preserve">) or </w:t>
      </w:r>
      <w:r w:rsidR="006A5EB8" w:rsidRPr="00701B67">
        <w:t>Fc-null</w:t>
      </w:r>
      <w:r w:rsidRPr="00701B67">
        <w:t xml:space="preserve"> (Fig.5A-C) anti-PD-1 </w:t>
      </w:r>
      <w:proofErr w:type="spellStart"/>
      <w:r w:rsidR="000D60DD" w:rsidRPr="00701B67">
        <w:t>mAb</w:t>
      </w:r>
      <w:proofErr w:type="spellEnd"/>
      <w:r w:rsidRPr="00701B67">
        <w:t xml:space="preserve"> tumour growth was slowed and a significant increase in survival was demonstrated </w:t>
      </w:r>
      <w:r w:rsidR="0014464D" w:rsidRPr="00701B67">
        <w:t>compared to untreated mice</w:t>
      </w:r>
      <w:r w:rsidR="006A5EB8" w:rsidRPr="00701B67">
        <w:t>.</w:t>
      </w:r>
      <w:r w:rsidRPr="00701B67">
        <w:t xml:space="preserve"> </w:t>
      </w:r>
      <w:r w:rsidR="006A5EB8" w:rsidRPr="00701B67">
        <w:t>In addition</w:t>
      </w:r>
      <w:r w:rsidRPr="00701B67">
        <w:t>, only CPM</w:t>
      </w:r>
      <w:r w:rsidR="008335D7" w:rsidRPr="00701B67">
        <w:t xml:space="preserve"> </w:t>
      </w:r>
      <w:r w:rsidR="00FE55E2" w:rsidRPr="00701B67">
        <w:t xml:space="preserve">plus </w:t>
      </w:r>
      <w:r w:rsidR="009A2EA2" w:rsidRPr="00701B67">
        <w:t>Fc-null</w:t>
      </w:r>
      <w:r w:rsidRPr="00701B67">
        <w:t xml:space="preserve"> anti-PD-1 resulted in an increase in survival compared to both antibody and CPM alone (Fig.5</w:t>
      </w:r>
      <w:r w:rsidR="00C402F6" w:rsidRPr="00701B67">
        <w:t>B</w:t>
      </w:r>
      <w:r w:rsidRPr="00701B67">
        <w:t xml:space="preserve">). Furthermore, significant reduction in detectable PD-1 expression </w:t>
      </w:r>
      <w:r w:rsidR="00C34333" w:rsidRPr="00701B67">
        <w:t xml:space="preserve">was observed </w:t>
      </w:r>
      <w:r w:rsidRPr="00701B67">
        <w:t xml:space="preserve">on </w:t>
      </w:r>
      <w:r w:rsidR="00414668" w:rsidRPr="00701B67">
        <w:t>CD4+</w:t>
      </w:r>
      <w:r w:rsidRPr="00701B67">
        <w:t xml:space="preserve"> T cell subsets</w:t>
      </w:r>
      <w:r w:rsidR="00C34333" w:rsidRPr="00701B67">
        <w:t>, particularly</w:t>
      </w:r>
      <w:r w:rsidR="00414668" w:rsidRPr="00701B67">
        <w:t xml:space="preserve"> Tregs</w:t>
      </w:r>
      <w:r w:rsidRPr="00701B67">
        <w:t xml:space="preserve"> (Fig.5</w:t>
      </w:r>
      <w:r w:rsidR="00C402F6" w:rsidRPr="00701B67">
        <w:t>C</w:t>
      </w:r>
      <w:r w:rsidR="00AA7890" w:rsidRPr="00701B67">
        <w:t>)</w:t>
      </w:r>
      <w:r w:rsidR="00C34333" w:rsidRPr="00701B67">
        <w:t xml:space="preserve">. This </w:t>
      </w:r>
      <w:r w:rsidR="0014464D" w:rsidRPr="00701B67">
        <w:t>appeared to be</w:t>
      </w:r>
      <w:r w:rsidR="009056D7" w:rsidRPr="00701B67">
        <w:t xml:space="preserve"> as a result of </w:t>
      </w:r>
      <w:r w:rsidR="003F0975" w:rsidRPr="00701B67">
        <w:t>anti-PD-1</w:t>
      </w:r>
      <w:r w:rsidR="009056D7" w:rsidRPr="00701B67">
        <w:t xml:space="preserve"> treatment</w:t>
      </w:r>
      <w:r w:rsidR="0014464D" w:rsidRPr="00701B67">
        <w:t>, as</w:t>
      </w:r>
      <w:r w:rsidR="00D43543" w:rsidRPr="00701B67">
        <w:t xml:space="preserve"> </w:t>
      </w:r>
      <w:r w:rsidR="00AF2B67" w:rsidRPr="00701B67">
        <w:t xml:space="preserve">CPM treatment alone did not reduce expression of PD-1 on Tregs. </w:t>
      </w:r>
      <w:r w:rsidR="00AA7890" w:rsidRPr="00701B67">
        <w:t>When using the 9464D model</w:t>
      </w:r>
      <w:r w:rsidRPr="00701B67">
        <w:t>, the same trend was seen, with CPM</w:t>
      </w:r>
      <w:r w:rsidR="00FE55E2" w:rsidRPr="00701B67">
        <w:t xml:space="preserve"> plus </w:t>
      </w:r>
      <w:r w:rsidR="009A2EA2" w:rsidRPr="00701B67">
        <w:t>Fc-null</w:t>
      </w:r>
      <w:r w:rsidRPr="00701B67">
        <w:t xml:space="preserve"> anti-PD-1 treatment resulting in a significant </w:t>
      </w:r>
      <w:r w:rsidR="00304BCB" w:rsidRPr="00701B67">
        <w:t>slowing of tumour growth (Fig.5D</w:t>
      </w:r>
      <w:r w:rsidRPr="00701B67">
        <w:t>+</w:t>
      </w:r>
      <w:r w:rsidR="00304BCB" w:rsidRPr="00701B67">
        <w:t>E</w:t>
      </w:r>
      <w:r w:rsidRPr="00701B67">
        <w:t>, F</w:t>
      </w:r>
      <w:r w:rsidR="00304BCB" w:rsidRPr="00701B67">
        <w:t>ig.S10D</w:t>
      </w:r>
      <w:r w:rsidRPr="00701B67">
        <w:t>), and a significant increase in survival over al</w:t>
      </w:r>
      <w:r w:rsidR="00304BCB" w:rsidRPr="00701B67">
        <w:t>l other treatment groups (Fig.5F</w:t>
      </w:r>
      <w:r w:rsidRPr="00701B67">
        <w:t>). In this model however, no increase in survival over NT mice was seen with WT anti-PD-1 alone or in combination (Fig.S1</w:t>
      </w:r>
      <w:r w:rsidR="00AA7890" w:rsidRPr="00701B67">
        <w:t>0</w:t>
      </w:r>
      <w:r w:rsidR="00304BCB" w:rsidRPr="00701B67">
        <w:t>E-F</w:t>
      </w:r>
      <w:r w:rsidRPr="00701B67">
        <w:t xml:space="preserve">). </w:t>
      </w:r>
      <w:r w:rsidR="00134086" w:rsidRPr="00701B67">
        <w:t xml:space="preserve">Similar results were obtained when mice were treated </w:t>
      </w:r>
      <w:r w:rsidR="00FB6093" w:rsidRPr="00701B67">
        <w:t>at a larger tumour size (5x5 mm)</w:t>
      </w:r>
      <w:r w:rsidR="00134086" w:rsidRPr="00701B67">
        <w:t xml:space="preserve">, suggesting tumour burden </w:t>
      </w:r>
      <w:r w:rsidR="009313AB" w:rsidRPr="00701B67">
        <w:t>may</w:t>
      </w:r>
      <w:r w:rsidR="00D43543" w:rsidRPr="00701B67">
        <w:t xml:space="preserve"> not impact combination therapy </w:t>
      </w:r>
      <w:r w:rsidR="00134086" w:rsidRPr="00701B67">
        <w:t>efficacy in this model (Fig.S1</w:t>
      </w:r>
      <w:r w:rsidR="00AA7890" w:rsidRPr="00701B67">
        <w:t>0</w:t>
      </w:r>
      <w:r w:rsidR="00304BCB" w:rsidRPr="00701B67">
        <w:t>G</w:t>
      </w:r>
      <w:r w:rsidR="00134086" w:rsidRPr="00701B67">
        <w:t xml:space="preserve">). </w:t>
      </w:r>
      <w:r w:rsidRPr="00701B67">
        <w:t xml:space="preserve">Overall, these data demonstrate that low dose CPM can be combined with anti-PD-1 </w:t>
      </w:r>
      <w:proofErr w:type="spellStart"/>
      <w:r w:rsidR="00B73436" w:rsidRPr="00701B67">
        <w:t>mAb</w:t>
      </w:r>
      <w:proofErr w:type="spellEnd"/>
      <w:r w:rsidRPr="00701B67">
        <w:t xml:space="preserve"> to </w:t>
      </w:r>
      <w:r w:rsidR="0002685E" w:rsidRPr="00701B67">
        <w:t xml:space="preserve">slow tumour growth and </w:t>
      </w:r>
      <w:r w:rsidRPr="00701B67">
        <w:t xml:space="preserve">improve survival. </w:t>
      </w:r>
    </w:p>
    <w:p w14:paraId="6B7505DA" w14:textId="1CF2F00A" w:rsidR="004F251B" w:rsidRPr="00701B67" w:rsidRDefault="0054651D" w:rsidP="00A921CC">
      <w:pPr>
        <w:spacing w:line="360" w:lineRule="auto"/>
        <w:jc w:val="both"/>
        <w:rPr>
          <w:b/>
        </w:rPr>
      </w:pPr>
      <w:r w:rsidRPr="00701B67">
        <w:rPr>
          <w:b/>
        </w:rPr>
        <w:t>Treg d</w:t>
      </w:r>
      <w:r w:rsidR="004F251B" w:rsidRPr="00701B67">
        <w:rPr>
          <w:b/>
        </w:rPr>
        <w:t xml:space="preserve">eletion by </w:t>
      </w:r>
      <w:r w:rsidR="003621F7" w:rsidRPr="00701B67">
        <w:rPr>
          <w:b/>
        </w:rPr>
        <w:t>low-dose</w:t>
      </w:r>
      <w:r w:rsidR="001E4BDB" w:rsidRPr="00701B67">
        <w:rPr>
          <w:b/>
        </w:rPr>
        <w:t xml:space="preserve"> cyclophosphamide is transient</w:t>
      </w:r>
    </w:p>
    <w:p w14:paraId="35783311" w14:textId="094D6DCC" w:rsidR="0038431A" w:rsidRPr="00701B67" w:rsidRDefault="6F81E6EC" w:rsidP="00F47ECC">
      <w:pPr>
        <w:spacing w:line="360" w:lineRule="auto"/>
        <w:jc w:val="both"/>
      </w:pPr>
      <w:r w:rsidRPr="00701B67">
        <w:t xml:space="preserve">Although the </w:t>
      </w:r>
      <w:r w:rsidR="00852216" w:rsidRPr="00701B67">
        <w:t>above</w:t>
      </w:r>
      <w:r w:rsidRPr="00701B67">
        <w:t xml:space="preserve"> data demonstrated that CPM and anti-PD-1 therapy can significantly increase survival in </w:t>
      </w:r>
      <w:r w:rsidR="0014464D" w:rsidRPr="00701B67">
        <w:t xml:space="preserve">these </w:t>
      </w:r>
      <w:r w:rsidR="002F3819" w:rsidRPr="00701B67">
        <w:t>NB</w:t>
      </w:r>
      <w:r w:rsidRPr="00701B67">
        <w:t xml:space="preserve"> models, mice </w:t>
      </w:r>
      <w:r w:rsidR="002F3819" w:rsidRPr="00701B67">
        <w:t xml:space="preserve">that </w:t>
      </w:r>
      <w:r w:rsidR="00CA6000" w:rsidRPr="00701B67">
        <w:t>receiv</w:t>
      </w:r>
      <w:r w:rsidR="002F3819" w:rsidRPr="00701B67">
        <w:t>ed</w:t>
      </w:r>
      <w:r w:rsidRPr="00701B67">
        <w:t xml:space="preserve"> the dual treatment still eventually </w:t>
      </w:r>
      <w:r w:rsidR="0054651D" w:rsidRPr="00701B67">
        <w:t xml:space="preserve">succumbed to </w:t>
      </w:r>
      <w:r w:rsidR="002E5808" w:rsidRPr="00701B67">
        <w:t>tumour</w:t>
      </w:r>
      <w:r w:rsidRPr="00701B67">
        <w:t xml:space="preserve"> progression (Fig.5).</w:t>
      </w:r>
      <w:r w:rsidR="0093572C" w:rsidRPr="00701B67">
        <w:t xml:space="preserve"> </w:t>
      </w:r>
      <w:r w:rsidR="00F47ECC" w:rsidRPr="00701B67">
        <w:t>As</w:t>
      </w:r>
      <w:r w:rsidR="0093572C" w:rsidRPr="00701B67">
        <w:t xml:space="preserve"> demonstrated above (Fig.</w:t>
      </w:r>
      <w:r w:rsidR="008335D7" w:rsidRPr="00701B67">
        <w:t>2F</w:t>
      </w:r>
      <w:r w:rsidR="0093572C" w:rsidRPr="00701B67">
        <w:t>)</w:t>
      </w:r>
      <w:r w:rsidR="00F47ECC" w:rsidRPr="00701B67">
        <w:t>,</w:t>
      </w:r>
      <w:r w:rsidR="0093572C" w:rsidRPr="00701B67">
        <w:t xml:space="preserve"> Tregs appeared to increase their expression of Ki67 after CPM, suggesting </w:t>
      </w:r>
      <w:r w:rsidR="00CA5208" w:rsidRPr="00701B67">
        <w:t>depletion is transient due to the increased proliferation of remaining Treg cells.</w:t>
      </w:r>
      <w:r w:rsidR="0093572C" w:rsidRPr="00701B67">
        <w:t xml:space="preserve"> When CPM was administered in conjunction with anti-PD-1 </w:t>
      </w:r>
      <w:proofErr w:type="spellStart"/>
      <w:r w:rsidR="00B73436" w:rsidRPr="00701B67">
        <w:t>mAb</w:t>
      </w:r>
      <w:proofErr w:type="spellEnd"/>
      <w:r w:rsidR="0093572C" w:rsidRPr="00701B67">
        <w:t xml:space="preserve"> in the NXS2 model, </w:t>
      </w:r>
      <w:r w:rsidRPr="00701B67">
        <w:t>Treg percentages recovered and were significantly elevated compared to untreated mice</w:t>
      </w:r>
      <w:r w:rsidR="0093572C" w:rsidRPr="00701B67">
        <w:t xml:space="preserve"> at Day 11 post CPM </w:t>
      </w:r>
      <w:r w:rsidRPr="00701B67">
        <w:t xml:space="preserve">(Fig.6A). A similar trend was seen in the 9464D model, with depletion of Tregs </w:t>
      </w:r>
      <w:r w:rsidR="00BC257E" w:rsidRPr="00701B67">
        <w:t xml:space="preserve">evident </w:t>
      </w:r>
      <w:r w:rsidRPr="00701B67">
        <w:t>at Day 3</w:t>
      </w:r>
      <w:r w:rsidR="00BC257E" w:rsidRPr="00701B67">
        <w:t xml:space="preserve"> but not</w:t>
      </w:r>
      <w:r w:rsidRPr="00701B67">
        <w:t xml:space="preserve"> Day 10 post CPM (Fig.6B+C). </w:t>
      </w:r>
      <w:r w:rsidR="004F0C2E" w:rsidRPr="00701B67">
        <w:t xml:space="preserve">Due to the Treg depletion, both </w:t>
      </w:r>
      <w:r w:rsidRPr="00701B67">
        <w:t>CD8</w:t>
      </w:r>
      <w:proofErr w:type="gramStart"/>
      <w:r w:rsidRPr="00701B67">
        <w:rPr>
          <w:vertAlign w:val="superscript"/>
        </w:rPr>
        <w:t>+</w:t>
      </w:r>
      <w:r w:rsidRPr="00701B67">
        <w:t>:Treg</w:t>
      </w:r>
      <w:proofErr w:type="gramEnd"/>
      <w:r w:rsidRPr="00701B67">
        <w:t xml:space="preserve"> and CD4</w:t>
      </w:r>
      <w:r w:rsidRPr="00701B67">
        <w:rPr>
          <w:vertAlign w:val="superscript"/>
        </w:rPr>
        <w:t>+</w:t>
      </w:r>
      <w:r w:rsidRPr="00701B67">
        <w:t xml:space="preserve">:Treg ratios </w:t>
      </w:r>
      <w:r w:rsidR="001A5F06" w:rsidRPr="00701B67">
        <w:t>were</w:t>
      </w:r>
      <w:r w:rsidRPr="00701B67">
        <w:t xml:space="preserve"> significantly increased over NT</w:t>
      </w:r>
      <w:r w:rsidR="00CA6000" w:rsidRPr="00701B67">
        <w:t xml:space="preserve"> at Day 3, but not Day 10 (Fig.6</w:t>
      </w:r>
      <w:r w:rsidRPr="00701B67">
        <w:t xml:space="preserve">D). Overall, </w:t>
      </w:r>
      <w:r w:rsidR="009313AB" w:rsidRPr="00701B67">
        <w:t xml:space="preserve">as summarised in Fig.6E, </w:t>
      </w:r>
      <w:r w:rsidRPr="00701B67">
        <w:t xml:space="preserve">these data demonstrate that the depletion of Tregs post </w:t>
      </w:r>
      <w:r w:rsidR="00F47ECC" w:rsidRPr="00701B67">
        <w:t xml:space="preserve">a single </w:t>
      </w:r>
      <w:r w:rsidRPr="00701B67">
        <w:t xml:space="preserve">low-dose CPM administration is transient, and Treg numbers are comparable to </w:t>
      </w:r>
      <w:r w:rsidR="00F47ECC" w:rsidRPr="00701B67">
        <w:t xml:space="preserve">untreated </w:t>
      </w:r>
      <w:r w:rsidRPr="00701B67">
        <w:t>tumours relatively shortly after dosing. Therefore, this suggest</w:t>
      </w:r>
      <w:r w:rsidR="00B73436" w:rsidRPr="00701B67">
        <w:t>ed</w:t>
      </w:r>
      <w:r w:rsidRPr="00701B67">
        <w:t xml:space="preserve"> that to achieve sustained Treg depletion in these </w:t>
      </w:r>
      <w:r w:rsidR="00BE7B9D" w:rsidRPr="00701B67">
        <w:t xml:space="preserve">resistant </w:t>
      </w:r>
      <w:r w:rsidRPr="00701B67">
        <w:t xml:space="preserve">neuroblastoma models, continued dosing of CPM </w:t>
      </w:r>
      <w:r w:rsidR="00B73436" w:rsidRPr="00701B67">
        <w:t>was likely</w:t>
      </w:r>
      <w:r w:rsidRPr="00701B67">
        <w:t xml:space="preserve"> required.</w:t>
      </w:r>
    </w:p>
    <w:p w14:paraId="799C7A8D" w14:textId="069424B2" w:rsidR="0064084E" w:rsidRPr="00701B67" w:rsidRDefault="09BDFCB9" w:rsidP="09BDFCB9">
      <w:pPr>
        <w:spacing w:line="360" w:lineRule="auto"/>
        <w:jc w:val="both"/>
        <w:rPr>
          <w:b/>
          <w:bCs/>
        </w:rPr>
      </w:pPr>
      <w:r w:rsidRPr="00701B67">
        <w:rPr>
          <w:b/>
          <w:bCs/>
        </w:rPr>
        <w:t>Metrono</w:t>
      </w:r>
      <w:r w:rsidR="009F168A" w:rsidRPr="00701B67">
        <w:rPr>
          <w:b/>
          <w:bCs/>
        </w:rPr>
        <w:t xml:space="preserve">mic low-dose cyclophosphamide </w:t>
      </w:r>
      <w:r w:rsidRPr="00701B67">
        <w:rPr>
          <w:b/>
          <w:bCs/>
        </w:rPr>
        <w:t xml:space="preserve">in combination with anti-PD-1 </w:t>
      </w:r>
      <w:proofErr w:type="spellStart"/>
      <w:r w:rsidR="00B73436" w:rsidRPr="00701B67">
        <w:rPr>
          <w:b/>
          <w:bCs/>
        </w:rPr>
        <w:t>mAb</w:t>
      </w:r>
      <w:proofErr w:type="spellEnd"/>
      <w:r w:rsidRPr="00701B67">
        <w:rPr>
          <w:b/>
          <w:bCs/>
        </w:rPr>
        <w:t xml:space="preserve"> improves survival </w:t>
      </w:r>
    </w:p>
    <w:p w14:paraId="2B9B023F" w14:textId="67DDC18E" w:rsidR="0075264B" w:rsidRPr="00701B67" w:rsidRDefault="6F81E6EC" w:rsidP="00F75234">
      <w:pPr>
        <w:spacing w:line="360" w:lineRule="auto"/>
        <w:jc w:val="both"/>
      </w:pPr>
      <w:r w:rsidRPr="00701B67">
        <w:t xml:space="preserve">As CPM dependent depletion of Tregs was demonstrated to be </w:t>
      </w:r>
      <w:r w:rsidR="007D0715" w:rsidRPr="00701B67">
        <w:t>short-lived</w:t>
      </w:r>
      <w:r w:rsidRPr="00701B67">
        <w:t xml:space="preserve"> (Fig.6), metronomic</w:t>
      </w:r>
      <w:r w:rsidR="00886535" w:rsidRPr="00701B67">
        <w:t xml:space="preserve"> low dose CPM was investigated</w:t>
      </w:r>
      <w:r w:rsidR="00B64A7F">
        <w:t xml:space="preserve"> </w:t>
      </w:r>
      <w:r w:rsidR="00C73A67" w:rsidRPr="00701B67">
        <w:fldChar w:fldCharType="begin">
          <w:fldData xml:space="preserve">PEVuZE5vdGU+PENpdGU+PEF1dGhvcj5XdTwvQXV0aG9yPjxZZWFyPjIwMTg8L1llYXI+PFJlY051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jEwLTIy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</w:fldData>
        </w:fldChar>
      </w:r>
      <w:r w:rsidR="00B64A7F">
        <w:instrText xml:space="preserve"> ADDIN EN.CITE </w:instrText>
      </w:r>
      <w:r w:rsidR="00B64A7F">
        <w:fldChar w:fldCharType="begin">
          <w:fldData xml:space="preserve">PEVuZE5vdGU+PENpdGU+PEF1dGhvcj5XdTwvQXV0aG9yPjxZZWFyPjIwMTg8L1llYXI+PFJlY051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jEwLTIy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</w:fldData>
        </w:fldChar>
      </w:r>
      <w:r w:rsidR="00B64A7F">
        <w:instrText xml:space="preserve"> ADDIN EN.CITE.DATA </w:instrText>
      </w:r>
      <w:r w:rsidR="00B64A7F">
        <w:fldChar w:fldCharType="end"/>
      </w:r>
      <w:r w:rsidR="00C73A67" w:rsidRPr="00701B67">
        <w:fldChar w:fldCharType="separate"/>
      </w:r>
      <w:r w:rsidR="00B64A7F">
        <w:rPr>
          <w:noProof/>
        </w:rPr>
        <w:t>(Wu and Waxman, 2018)</w:t>
      </w:r>
      <w:r w:rsidR="00C73A67" w:rsidRPr="00701B67">
        <w:fldChar w:fldCharType="end"/>
      </w:r>
      <w:r w:rsidR="00C34333" w:rsidRPr="00701B67">
        <w:t>,</w:t>
      </w:r>
      <w:r w:rsidR="006F3870" w:rsidRPr="00701B67">
        <w:t xml:space="preserve"> </w:t>
      </w:r>
      <w:r w:rsidRPr="00701B67">
        <w:t xml:space="preserve">with 40 mg/kg of CPM administered weekly to 9464D tumour bearing mice (Fig.7A). This schedule, </w:t>
      </w:r>
      <w:r w:rsidR="00BC257E" w:rsidRPr="00701B67">
        <w:t>in combination</w:t>
      </w:r>
      <w:r w:rsidRPr="00701B67">
        <w:t xml:space="preserve"> with anti-PD-1, was more effective at slowing tumour growth (Fig.7B-D) and significant</w:t>
      </w:r>
      <w:r w:rsidR="00BC257E" w:rsidRPr="00701B67">
        <w:t>ly</w:t>
      </w:r>
      <w:r w:rsidRPr="00701B67">
        <w:t xml:space="preserve"> improved survival </w:t>
      </w:r>
      <w:r w:rsidR="007D0715" w:rsidRPr="00701B67">
        <w:t xml:space="preserve">compared to single dose </w:t>
      </w:r>
      <w:r w:rsidR="007D0715" w:rsidRPr="00701B67">
        <w:lastRenderedPageBreak/>
        <w:t>CPM+PD-1 therapy</w:t>
      </w:r>
      <w:r w:rsidR="001E4BDB" w:rsidRPr="00701B67">
        <w:t xml:space="preserve"> </w:t>
      </w:r>
      <w:r w:rsidRPr="00701B67">
        <w:t>(Fig.7E). These data demonstrate that metronomic dosing of CPM together with immunotherapy could be utilised to improve survival</w:t>
      </w:r>
      <w:r w:rsidR="00BC257E" w:rsidRPr="00701B67">
        <w:t xml:space="preserve"> in more resistant settings</w:t>
      </w:r>
      <w:r w:rsidRPr="00701B67">
        <w:t>.</w:t>
      </w:r>
    </w:p>
    <w:p w14:paraId="1813D6F6" w14:textId="777AB365" w:rsidR="00F75234" w:rsidRPr="00701B67" w:rsidRDefault="00F75234" w:rsidP="00F75234">
      <w:pPr>
        <w:spacing w:line="360" w:lineRule="auto"/>
        <w:jc w:val="both"/>
        <w:rPr>
          <w:b/>
        </w:rPr>
      </w:pPr>
      <w:r w:rsidRPr="00701B67">
        <w:rPr>
          <w:b/>
        </w:rPr>
        <w:t xml:space="preserve">Combination of low dose CPM with anti-PD-1 leads to increased survival in a spontaneous murine </w:t>
      </w:r>
      <w:r w:rsidR="00BC257E" w:rsidRPr="00701B67">
        <w:rPr>
          <w:b/>
        </w:rPr>
        <w:t xml:space="preserve">neuroblastoma </w:t>
      </w:r>
      <w:r w:rsidRPr="00701B67">
        <w:rPr>
          <w:b/>
        </w:rPr>
        <w:t>model</w:t>
      </w:r>
    </w:p>
    <w:p w14:paraId="2938C934" w14:textId="6EB29A7E" w:rsidR="0075264B" w:rsidRPr="00701B67" w:rsidRDefault="6F81E6EC" w:rsidP="00F75234">
      <w:pPr>
        <w:spacing w:line="360" w:lineRule="auto"/>
        <w:jc w:val="both"/>
      </w:pPr>
      <w:r w:rsidRPr="00701B67">
        <w:t>Previous work has demonstrated that the transgenic TH-MYCN model of neuroblastoma</w:t>
      </w:r>
      <w:r w:rsidR="00C85439" w:rsidRPr="00701B67">
        <w:t xml:space="preserve"> is receptive to combination therapy, </w:t>
      </w:r>
      <w:r w:rsidR="00BC03B9" w:rsidRPr="00701B67">
        <w:t xml:space="preserve">and has </w:t>
      </w:r>
      <w:r w:rsidRPr="00701B67">
        <w:t>a more comparable immune infiltrate to human disease</w:t>
      </w:r>
      <w:r w:rsidR="00C85439" w:rsidRPr="00701B67">
        <w:t>, relative to subcutaneous models</w:t>
      </w:r>
      <w:r w:rsidR="00B64A7F">
        <w:t xml:space="preserve"> </w:t>
      </w:r>
      <w:r w:rsidR="00C64325" w:rsidRPr="00701B67">
        <w:fldChar w:fldCharType="begin"/>
      </w:r>
      <w:r w:rsidR="00B64A7F">
        <w:instrText xml:space="preserve"> ADDIN EN.CITE &lt;EndNote&gt;&lt;Cite&gt;&lt;Author&gt;Webb&lt;/Author&gt;&lt;Year&gt;2020&lt;/Year&gt;&lt;RecNum&gt;1&lt;/RecNum&gt;&lt;DisplayText&gt;(Webb et al., 2020)&lt;/DisplayText&gt;&lt;record&gt;&lt;rec-number&gt;1&lt;/rec-number&gt;&lt;foreign-keys&gt;&lt;key app="EN" db-id="tarefpvd52dt0ke9pvrppx9wx0sdzds9sadw" timestamp="1610373337"&gt;1&lt;/key&gt;&lt;/foreign-keys&gt;&lt;ref-type name="Journal Article"&gt;17&lt;/ref-type&gt;&lt;contributors&gt;&lt;authors&gt;&lt;author&gt;Webb, Emily R.&lt;/author&gt;&lt;author&gt;Lanati, Silvia&lt;/author&gt;&lt;author&gt;Wareham, Carol&lt;/author&gt;&lt;author&gt;Easton, Alistair&lt;/author&gt;&lt;author&gt;Dunn, Stuart N.&lt;/author&gt;&lt;author&gt;Inzhelevskaya, Tatyana&lt;/author&gt;&lt;author&gt;Sadler, Freja M.&lt;/author&gt;&lt;author&gt;James, Sonya&lt;/author&gt;&lt;author&gt;Ashton-Key, Margaret&lt;/author&gt;&lt;author&gt;Cragg, Mark S.&lt;/author&gt;&lt;author&gt;Beers, Stephen A.&lt;/author&gt;&lt;author&gt;Gray, Juliet C.&lt;/author&gt;&lt;/authors&gt;&lt;/contributors&gt;&lt;titles&gt;&lt;title&gt;Immune characterization of pre-clinical murine models of neuroblastoma&lt;/title&gt;&lt;secondary-title&gt;Scientific Reports&lt;/secondary-title&gt;&lt;/titles&gt;&lt;periodical&gt;&lt;full-title&gt;Scientific Reports&lt;/full-title&gt;&lt;/periodical&gt;&lt;pages&gt;16695&lt;/pages&gt;&lt;volume&gt;10&lt;/volume&gt;&lt;number&gt;1&lt;/number&gt;&lt;dates&gt;&lt;year&gt;2020&lt;/year&gt;&lt;pub-dates&gt;&lt;date&gt;2020/10/07&lt;/date&gt;&lt;/pub-dates&gt;&lt;/dates&gt;&lt;isbn&gt;2045-2322&lt;/isbn&gt;&lt;urls&gt;&lt;related-urls&gt;&lt;url&gt;https://doi.org/10.1038/s41598-020-73695-9&lt;/url&gt;&lt;/related-urls&gt;&lt;/urls&gt;&lt;electronic-resource-num&gt;10.1038/s41598-020-73695-9&lt;/electronic-resource-num&gt;&lt;/record&gt;&lt;/Cite&gt;&lt;/EndNote&gt;</w:instrText>
      </w:r>
      <w:r w:rsidR="00C64325" w:rsidRPr="00701B67">
        <w:fldChar w:fldCharType="separate"/>
      </w:r>
      <w:r w:rsidR="00B64A7F">
        <w:rPr>
          <w:noProof/>
        </w:rPr>
        <w:t>(Webb et al., 2020)</w:t>
      </w:r>
      <w:r w:rsidR="00C64325" w:rsidRPr="00701B67">
        <w:fldChar w:fldCharType="end"/>
      </w:r>
      <w:r w:rsidR="00C34333" w:rsidRPr="00701B67">
        <w:t>.</w:t>
      </w:r>
      <w:r w:rsidRPr="00701B67">
        <w:t xml:space="preserve"> </w:t>
      </w:r>
      <w:r w:rsidR="008F1657" w:rsidRPr="00701B67">
        <w:t>As these</w:t>
      </w:r>
      <w:r w:rsidRPr="00701B67">
        <w:t xml:space="preserve"> mice spontaneously develop </w:t>
      </w:r>
      <w:r w:rsidR="00455474" w:rsidRPr="00701B67">
        <w:t>neuroblastoma, treatment was started once tumours were a</w:t>
      </w:r>
      <w:r w:rsidR="000712DC" w:rsidRPr="00701B67">
        <w:t>pproximately</w:t>
      </w:r>
      <w:r w:rsidR="00455474" w:rsidRPr="00701B67">
        <w:t xml:space="preserve"> 1 cm</w:t>
      </w:r>
      <w:r w:rsidR="000712DC" w:rsidRPr="00701B67">
        <w:t xml:space="preserve"> in diameter</w:t>
      </w:r>
      <w:r w:rsidRPr="00701B67">
        <w:t>.</w:t>
      </w:r>
      <w:r w:rsidR="008F1657" w:rsidRPr="00701B67">
        <w:t xml:space="preserve"> </w:t>
      </w:r>
      <w:r w:rsidR="00CE2515" w:rsidRPr="00701B67">
        <w:t xml:space="preserve">Single dosing of CPM resulted in a significant increase in survival over NT, suggesting </w:t>
      </w:r>
      <w:r w:rsidRPr="00701B67">
        <w:t xml:space="preserve">TH-MYCN tumours were </w:t>
      </w:r>
      <w:r w:rsidR="00CE2515" w:rsidRPr="00701B67">
        <w:t xml:space="preserve">more </w:t>
      </w:r>
      <w:r w:rsidRPr="00701B67">
        <w:t>sensi</w:t>
      </w:r>
      <w:r w:rsidR="00CE2515" w:rsidRPr="00701B67">
        <w:t xml:space="preserve">tive to CPM monotherapy than </w:t>
      </w:r>
      <w:r w:rsidRPr="00701B67">
        <w:t>subcutaneous models (Fig.7</w:t>
      </w:r>
      <w:r w:rsidR="00AB780D" w:rsidRPr="00701B67">
        <w:t>F</w:t>
      </w:r>
      <w:r w:rsidRPr="00701B67">
        <w:t xml:space="preserve">). However, survival was further increased with the combination of low dose CPM with anti-PD-1 </w:t>
      </w:r>
      <w:proofErr w:type="spellStart"/>
      <w:r w:rsidR="00B73436" w:rsidRPr="00701B67">
        <w:t>mAb</w:t>
      </w:r>
      <w:proofErr w:type="spellEnd"/>
      <w:r w:rsidR="000712DC" w:rsidRPr="00701B67">
        <w:t>,</w:t>
      </w:r>
      <w:r w:rsidRPr="00701B67">
        <w:t xml:space="preserve"> with </w:t>
      </w:r>
      <w:r w:rsidR="00242940" w:rsidRPr="00701B67">
        <w:t>some</w:t>
      </w:r>
      <w:r w:rsidRPr="00701B67">
        <w:t xml:space="preserve"> mice showing no signs of recurrence at Day </w:t>
      </w:r>
      <w:r w:rsidR="00EF77DE" w:rsidRPr="00701B67">
        <w:t>100</w:t>
      </w:r>
      <w:r w:rsidRPr="00701B67">
        <w:t xml:space="preserve"> post treatment initiation.</w:t>
      </w:r>
      <w:r w:rsidR="008F1657" w:rsidRPr="00701B67">
        <w:t xml:space="preserve"> These data support the therapeutic effect of combination low dose CPM and anti-PD-1</w:t>
      </w:r>
      <w:r w:rsidR="00B73436" w:rsidRPr="00701B67">
        <w:t xml:space="preserve"> observed</w:t>
      </w:r>
      <w:r w:rsidR="008F1657" w:rsidRPr="00701B67">
        <w:t xml:space="preserve"> in th</w:t>
      </w:r>
      <w:r w:rsidR="00EF77DE" w:rsidRPr="00701B67">
        <w:t xml:space="preserve">e subcutaneous models, and provides evidence that this combination </w:t>
      </w:r>
      <w:r w:rsidR="00CC2CFC" w:rsidRPr="00701B67">
        <w:t>strategy</w:t>
      </w:r>
      <w:r w:rsidR="00EF77DE" w:rsidRPr="00701B67">
        <w:t xml:space="preserve"> could po</w:t>
      </w:r>
      <w:r w:rsidR="00BE7B9D" w:rsidRPr="00701B67">
        <w:t>tentiall</w:t>
      </w:r>
      <w:r w:rsidR="00EF77DE" w:rsidRPr="00701B67">
        <w:t>y be translated into clinical trials.</w:t>
      </w:r>
    </w:p>
    <w:p w14:paraId="0E1DF04B" w14:textId="64B0B69E" w:rsidR="00695018" w:rsidRPr="00701B67" w:rsidRDefault="009056D7" w:rsidP="00695018">
      <w:pPr>
        <w:spacing w:line="360" w:lineRule="auto"/>
        <w:jc w:val="both"/>
        <w:rPr>
          <w:b/>
          <w:sz w:val="24"/>
        </w:rPr>
      </w:pPr>
      <w:r w:rsidRPr="00701B67">
        <w:rPr>
          <w:b/>
          <w:sz w:val="24"/>
        </w:rPr>
        <w:t>DISCUSSION</w:t>
      </w:r>
    </w:p>
    <w:p w14:paraId="306F0858" w14:textId="6020CA9F" w:rsidR="00695018" w:rsidRPr="00701B67" w:rsidRDefault="00BC03B9" w:rsidP="00345D89">
      <w:pPr>
        <w:spacing w:line="360" w:lineRule="auto"/>
        <w:jc w:val="both"/>
      </w:pPr>
      <w:r w:rsidRPr="00701B67">
        <w:t xml:space="preserve">Outcome for </w:t>
      </w:r>
      <w:r w:rsidR="00C800FF" w:rsidRPr="00701B67">
        <w:t xml:space="preserve">high risk </w:t>
      </w:r>
      <w:r w:rsidR="00356505" w:rsidRPr="00701B67">
        <w:t xml:space="preserve">neuroblastoma </w:t>
      </w:r>
      <w:r w:rsidRPr="00701B67">
        <w:t xml:space="preserve">remains poor despite </w:t>
      </w:r>
      <w:r w:rsidR="00C800FF" w:rsidRPr="00701B67">
        <w:t>intensive</w:t>
      </w:r>
      <w:r w:rsidRPr="00701B67">
        <w:t xml:space="preserve"> and highly toxic</w:t>
      </w:r>
      <w:r w:rsidR="00C800FF" w:rsidRPr="00701B67">
        <w:t xml:space="preserve"> </w:t>
      </w:r>
      <w:r w:rsidRPr="00701B67">
        <w:t>treatment</w:t>
      </w:r>
      <w:r w:rsidR="00C800FF" w:rsidRPr="00701B67">
        <w:t xml:space="preserve"> regime</w:t>
      </w:r>
      <w:r w:rsidRPr="00701B67">
        <w:t xml:space="preserve">ns. </w:t>
      </w:r>
      <w:r w:rsidR="00C800FF" w:rsidRPr="00701B67">
        <w:t xml:space="preserve"> </w:t>
      </w:r>
      <w:r w:rsidRPr="00701B67">
        <w:t>Novel approaches, which can be used in conjunction with</w:t>
      </w:r>
      <w:r w:rsidR="003907C2" w:rsidRPr="00701B67">
        <w:t xml:space="preserve">, or even allow reduction </w:t>
      </w:r>
      <w:proofErr w:type="gramStart"/>
      <w:r w:rsidR="003907C2" w:rsidRPr="00701B67">
        <w:t xml:space="preserve">of, </w:t>
      </w:r>
      <w:r w:rsidRPr="00701B67">
        <w:t xml:space="preserve"> current</w:t>
      </w:r>
      <w:proofErr w:type="gramEnd"/>
      <w:r w:rsidRPr="00701B67">
        <w:t xml:space="preserve"> </w:t>
      </w:r>
      <w:r w:rsidR="003907C2" w:rsidRPr="00701B67">
        <w:t xml:space="preserve">therapies, are needed </w:t>
      </w:r>
      <w:r w:rsidR="007238B8" w:rsidRPr="00701B67">
        <w:t xml:space="preserve"> </w:t>
      </w:r>
      <w:r w:rsidR="00C34333" w:rsidRPr="00701B67">
        <w:t xml:space="preserve">improve </w:t>
      </w:r>
      <w:r w:rsidR="007238B8" w:rsidRPr="00701B67">
        <w:t>survival</w:t>
      </w:r>
      <w:r w:rsidR="003907C2" w:rsidRPr="00701B67">
        <w:t xml:space="preserve"> and reduce toxicity</w:t>
      </w:r>
      <w:r w:rsidR="007238B8" w:rsidRPr="00701B67">
        <w:t>.</w:t>
      </w:r>
      <w:r w:rsidR="00345D89" w:rsidRPr="00701B67">
        <w:t xml:space="preserve"> </w:t>
      </w:r>
      <w:r w:rsidR="003907C2" w:rsidRPr="00701B67">
        <w:t xml:space="preserve"> </w:t>
      </w:r>
      <w:r w:rsidR="00345D89" w:rsidRPr="00701B67">
        <w:t>Although chemotherapy agents are given primarily for their direct cytotoxic effects,</w:t>
      </w:r>
      <w:r w:rsidR="00356505" w:rsidRPr="00701B67">
        <w:t xml:space="preserve"> </w:t>
      </w:r>
      <w:r w:rsidR="007238B8" w:rsidRPr="00701B67">
        <w:t xml:space="preserve">a number of drugs, including </w:t>
      </w:r>
      <w:r w:rsidR="00356505" w:rsidRPr="00701B67">
        <w:t>CPM,</w:t>
      </w:r>
      <w:r w:rsidR="00345D89" w:rsidRPr="00701B67">
        <w:t xml:space="preserve"> have been</w:t>
      </w:r>
      <w:r w:rsidR="00356505" w:rsidRPr="00701B67">
        <w:t xml:space="preserve"> demonstrated to have wide ranging immunomodulatory </w:t>
      </w:r>
      <w:r w:rsidR="00C95CDE" w:rsidRPr="00701B67">
        <w:t xml:space="preserve">effects </w:t>
      </w:r>
      <w:r w:rsidR="00C95CDE" w:rsidRPr="00701B67">
        <w:fldChar w:fldCharType="begin">
          <w:fldData xml:space="preserve">PEVuZE5vdGU+PENpdGU+PEF1dGhvcj5BYnUgRWlkPC9BdXRob3I+PFllYXI+MjAxNjwvWWVhcj48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Y3NzEtNjc4MDwvcGFnZXM+PHZvbHVtZT4yMzwv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</w:fldData>
        </w:fldChar>
      </w:r>
      <w:r w:rsidR="00B64A7F">
        <w:instrText xml:space="preserve"> ADDIN EN.CITE </w:instrText>
      </w:r>
      <w:r w:rsidR="00B64A7F">
        <w:fldChar w:fldCharType="begin">
          <w:fldData xml:space="preserve">PEVuZE5vdGU+PENpdGU+PEF1dGhvcj5BYnUgRWlkPC9BdXRob3I+PFllYXI+MjAxNjwvWWVhcj48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Y3NzEtNjc4MDwvcGFnZXM+PHZvbHVtZT4yMzwv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</w:fldData>
        </w:fldChar>
      </w:r>
      <w:r w:rsidR="00B64A7F">
        <w:instrText xml:space="preserve"> ADDIN EN.CITE.DATA </w:instrText>
      </w:r>
      <w:r w:rsidR="00B64A7F">
        <w:fldChar w:fldCharType="end"/>
      </w:r>
      <w:r w:rsidR="00C95CDE" w:rsidRPr="00701B67">
        <w:fldChar w:fldCharType="separate"/>
      </w:r>
      <w:r w:rsidR="00B64A7F">
        <w:rPr>
          <w:noProof/>
        </w:rPr>
        <w:t>(Abu Eid et al., 2016, Hughes et al., 2018, Scurr et al., 2017, Wu and Waxman, 2018)</w:t>
      </w:r>
      <w:r w:rsidR="00C95CDE" w:rsidRPr="00701B67">
        <w:fldChar w:fldCharType="end"/>
      </w:r>
      <w:r w:rsidR="00C34333" w:rsidRPr="00701B67">
        <w:t>.</w:t>
      </w:r>
      <w:r w:rsidR="00356505" w:rsidRPr="00701B67">
        <w:t xml:space="preserve"> </w:t>
      </w:r>
      <w:r w:rsidR="00CE4EE9" w:rsidRPr="00701B67">
        <w:t>I</w:t>
      </w:r>
      <w:r w:rsidR="00C800FF" w:rsidRPr="00701B67">
        <w:t xml:space="preserve">mmunomodulatory </w:t>
      </w:r>
      <w:proofErr w:type="spellStart"/>
      <w:r w:rsidR="00E16533" w:rsidRPr="00701B67">
        <w:t>mAb</w:t>
      </w:r>
      <w:proofErr w:type="spellEnd"/>
      <w:r w:rsidR="006202A8" w:rsidRPr="00701B67">
        <w:t xml:space="preserve"> therapies </w:t>
      </w:r>
      <w:r w:rsidR="00CE4EE9" w:rsidRPr="00701B67">
        <w:t>have</w:t>
      </w:r>
      <w:r w:rsidR="006202A8" w:rsidRPr="00701B67">
        <w:t xml:space="preserve"> fast become part of standard treatment protocols in many adult cancer types</w:t>
      </w:r>
      <w:r w:rsidR="00DA4F9A" w:rsidRPr="00701B67">
        <w:t>.</w:t>
      </w:r>
      <w:r w:rsidR="006202A8" w:rsidRPr="00701B67">
        <w:t xml:space="preserve"> </w:t>
      </w:r>
      <w:proofErr w:type="spellStart"/>
      <w:r w:rsidR="00DA4F9A" w:rsidRPr="00701B67">
        <w:t>mAbs</w:t>
      </w:r>
      <w:proofErr w:type="spellEnd"/>
      <w:r w:rsidR="00DA4F9A" w:rsidRPr="00701B67">
        <w:t xml:space="preserve"> targeting checkpoint inhibitor molecules on the surface of activated T cells, </w:t>
      </w:r>
      <w:r w:rsidR="00C34333" w:rsidRPr="00701B67">
        <w:t xml:space="preserve">have demonstrated </w:t>
      </w:r>
      <w:r w:rsidR="00C800FF" w:rsidRPr="00701B67">
        <w:t xml:space="preserve">striking objective responses in </w:t>
      </w:r>
      <w:r w:rsidR="00DA4F9A" w:rsidRPr="00701B67">
        <w:t>some patients with</w:t>
      </w:r>
      <w:r w:rsidR="00E33A03" w:rsidRPr="00701B67">
        <w:t xml:space="preserve"> melanoma and </w:t>
      </w:r>
      <w:r w:rsidR="00B26A26" w:rsidRPr="00701B67">
        <w:t>non-small cell lung cancer</w:t>
      </w:r>
      <w:r w:rsidR="00E33A03" w:rsidRPr="00701B67">
        <w:fldChar w:fldCharType="begin">
          <w:fldData xml:space="preserve">PEVuZE5vdGU+PENpdGU+PEF1dGhvcj5SaXp2aTwvQXV0aG9yPjxZZWFyPjIwMTU8L1llYXI+PFJl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I1Ny02NTwvcGFnZXM+PHZvbHVtZT4xNjwvdm9sdW1lPjxudW1iZXI+MzwvbnVtYmVy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MTIzOS0xMjUxPC9wYWdlcz48dm9sdW1lPjIwPC92b2x1bWU+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==
</w:fldData>
        </w:fldChar>
      </w:r>
      <w:r w:rsidR="00B64A7F">
        <w:instrText xml:space="preserve"> ADDIN EN.CITE </w:instrText>
      </w:r>
      <w:r w:rsidR="00B64A7F">
        <w:fldChar w:fldCharType="begin">
          <w:fldData xml:space="preserve">PEVuZE5vdGU+PENpdGU+PEF1dGhvcj5SaXp2aTwvQXV0aG9yPjxZZWFyPjIwMTU8L1llYXI+PFJl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I1Ny02NTwvcGFnZXM+PHZvbHVtZT4xNjwvdm9sdW1lPjxudW1iZXI+MzwvbnVtYmVy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MTIzOS0xMjUxPC9wYWdlcz48dm9sdW1lPjIwPC92b2x1bWU+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==
</w:fldData>
        </w:fldChar>
      </w:r>
      <w:r w:rsidR="00B64A7F">
        <w:instrText xml:space="preserve"> ADDIN EN.CITE.DATA </w:instrText>
      </w:r>
      <w:r w:rsidR="00B64A7F">
        <w:fldChar w:fldCharType="end"/>
      </w:r>
      <w:r w:rsidR="00E33A03" w:rsidRPr="00701B67">
        <w:fldChar w:fldCharType="separate"/>
      </w:r>
      <w:r w:rsidR="00B64A7F">
        <w:rPr>
          <w:noProof/>
        </w:rPr>
        <w:t>(Rizvi et al., 2015, Robert et al., 2019)</w:t>
      </w:r>
      <w:r w:rsidR="00E33A03" w:rsidRPr="00701B67">
        <w:fldChar w:fldCharType="end"/>
      </w:r>
      <w:r w:rsidR="00352139" w:rsidRPr="00701B67">
        <w:t>.</w:t>
      </w:r>
      <w:r w:rsidR="00C800FF" w:rsidRPr="00701B67">
        <w:t xml:space="preserve"> Howe</w:t>
      </w:r>
      <w:r w:rsidR="006027AE" w:rsidRPr="00701B67">
        <w:t>ver, these therapies have limited efficacy as</w:t>
      </w:r>
      <w:r w:rsidR="00C800FF" w:rsidRPr="00701B67">
        <w:t xml:space="preserve"> single agents, </w:t>
      </w:r>
      <w:r w:rsidR="007238B8" w:rsidRPr="00701B67">
        <w:t>particularly</w:t>
      </w:r>
      <w:r w:rsidR="006027AE" w:rsidRPr="00701B67">
        <w:t xml:space="preserve"> in paediatric cancer</w:t>
      </w:r>
      <w:r w:rsidR="00352139" w:rsidRPr="00701B67">
        <w:t>s</w:t>
      </w:r>
      <w:r w:rsidR="00B64A7F">
        <w:t xml:space="preserve"> </w:t>
      </w:r>
      <w:r w:rsidR="0035326F" w:rsidRPr="00701B67">
        <w:fldChar w:fldCharType="begin">
          <w:fldData xml:space="preserve">PEVuZE5vdGU+PENpdGU+PEF1dGhvcj5EYXZpczwvQXV0aG9yPjxZZWFyPjIwMjA8L1llYXI+PFJl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TQxLTU1MDwvcGFn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MTIxLTEzMzwvcGFnZXM+PHZvbHVtZT4yMTwvdm9sdW1lPjxu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==
</w:fldData>
        </w:fldChar>
      </w:r>
      <w:r w:rsidR="00B64A7F">
        <w:instrText xml:space="preserve"> ADDIN EN.CITE </w:instrText>
      </w:r>
      <w:r w:rsidR="00B64A7F">
        <w:fldChar w:fldCharType="begin">
          <w:fldData xml:space="preserve">PEVuZE5vdGU+PENpdGU+PEF1dGhvcj5EYXZpczwvQXV0aG9yPjxZZWFyPjIwMjA8L1llYXI+PFJl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TQxLTU1MDwvcGFn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MTIxLTEzMzwvcGFnZXM+PHZvbHVtZT4yMTwvdm9sdW1lPjxu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==
</w:fldData>
        </w:fldChar>
      </w:r>
      <w:r w:rsidR="00B64A7F">
        <w:instrText xml:space="preserve"> ADDIN EN.CITE.DATA </w:instrText>
      </w:r>
      <w:r w:rsidR="00B64A7F">
        <w:fldChar w:fldCharType="end"/>
      </w:r>
      <w:r w:rsidR="0035326F" w:rsidRPr="00701B67">
        <w:fldChar w:fldCharType="separate"/>
      </w:r>
      <w:r w:rsidR="00B64A7F">
        <w:rPr>
          <w:noProof/>
        </w:rPr>
        <w:t>(Davis et al., 2020, Geoerger et al., 2020)</w:t>
      </w:r>
      <w:r w:rsidR="0035326F" w:rsidRPr="00701B67">
        <w:fldChar w:fldCharType="end"/>
      </w:r>
      <w:r w:rsidR="00352139" w:rsidRPr="00701B67">
        <w:t>.</w:t>
      </w:r>
      <w:r w:rsidR="006027AE" w:rsidRPr="00701B67">
        <w:t xml:space="preserve"> </w:t>
      </w:r>
      <w:r w:rsidR="007238B8" w:rsidRPr="00701B67">
        <w:t>C</w:t>
      </w:r>
      <w:r w:rsidR="006027AE" w:rsidRPr="00701B67">
        <w:t xml:space="preserve">ombination with </w:t>
      </w:r>
      <w:r w:rsidR="00C800FF" w:rsidRPr="00701B67">
        <w:t xml:space="preserve">other immunotherapies or </w:t>
      </w:r>
      <w:r w:rsidR="007238B8" w:rsidRPr="00701B67">
        <w:t>standard treatment</w:t>
      </w:r>
      <w:r w:rsidR="00C800FF" w:rsidRPr="00701B67">
        <w:t xml:space="preserve"> </w:t>
      </w:r>
      <w:r w:rsidR="006027AE" w:rsidRPr="00701B67">
        <w:t xml:space="preserve">is </w:t>
      </w:r>
      <w:r w:rsidR="007238B8" w:rsidRPr="00701B67">
        <w:t xml:space="preserve">therefore </w:t>
      </w:r>
      <w:r w:rsidR="006027AE" w:rsidRPr="00701B67">
        <w:t>needed to unlock the</w:t>
      </w:r>
      <w:r w:rsidR="00CE4EE9" w:rsidRPr="00701B67">
        <w:t>ir</w:t>
      </w:r>
      <w:r w:rsidR="006027AE" w:rsidRPr="00701B67">
        <w:t xml:space="preserve"> full potential</w:t>
      </w:r>
      <w:r w:rsidR="00C800FF" w:rsidRPr="00701B67">
        <w:t>.</w:t>
      </w:r>
      <w:r w:rsidR="00722768" w:rsidRPr="00701B67">
        <w:t xml:space="preserve"> To that end, we investigated underlying mechanisms of CPM and anti-PD-1 combination therapy in the context of murine neuroblastoma models. </w:t>
      </w:r>
    </w:p>
    <w:p w14:paraId="6D0665D9" w14:textId="102FCAB5" w:rsidR="00AB08DB" w:rsidRPr="00701B67" w:rsidRDefault="00722768" w:rsidP="00345D89">
      <w:pPr>
        <w:spacing w:line="360" w:lineRule="auto"/>
        <w:jc w:val="both"/>
      </w:pPr>
      <w:r w:rsidRPr="00701B67">
        <w:t xml:space="preserve">CPM, among other chemotherapies, has been reported to induce ICD mechanisms in </w:t>
      </w:r>
      <w:r w:rsidR="003907C2" w:rsidRPr="00701B67">
        <w:t xml:space="preserve">a number of </w:t>
      </w:r>
      <w:r w:rsidRPr="00701B67">
        <w:t>cancer setting</w:t>
      </w:r>
      <w:r w:rsidR="00B70AF6" w:rsidRPr="00701B67">
        <w:t>s</w:t>
      </w:r>
      <w:r w:rsidR="00B64A7F">
        <w:t xml:space="preserve"> </w:t>
      </w:r>
      <w:r w:rsidR="00734150" w:rsidRPr="00701B67">
        <w:fldChar w:fldCharType="begin">
          <w:fldData xml:space="preserve">PEVuZE5vdGU+PENpdGU+PEF1dGhvcj5WYW5tZWVyYmVlazwvQXV0aG9yPjxZZWFyPjIwMjA8L1ll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cwLTE4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</w:fldData>
        </w:fldChar>
      </w:r>
      <w:r w:rsidR="00B64A7F">
        <w:instrText xml:space="preserve"> ADDIN EN.CITE </w:instrText>
      </w:r>
      <w:r w:rsidR="00B64A7F">
        <w:fldChar w:fldCharType="begin">
          <w:fldData xml:space="preserve">PEVuZE5vdGU+PENpdGU+PEF1dGhvcj5WYW5tZWVyYmVlazwvQXV0aG9yPjxZZWFyPjIwMjA8L1ll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cwLTE4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</w:fldData>
        </w:fldChar>
      </w:r>
      <w:r w:rsidR="00B64A7F">
        <w:instrText xml:space="preserve"> ADDIN EN.CITE.DATA </w:instrText>
      </w:r>
      <w:r w:rsidR="00B64A7F">
        <w:fldChar w:fldCharType="end"/>
      </w:r>
      <w:r w:rsidR="00734150" w:rsidRPr="00701B67">
        <w:fldChar w:fldCharType="separate"/>
      </w:r>
      <w:r w:rsidR="00B64A7F">
        <w:rPr>
          <w:noProof/>
        </w:rPr>
        <w:t>(Vanmeerbeek et al., 2020, Du and Waxman, 2020, Gebremeskel et al., 2017)</w:t>
      </w:r>
      <w:r w:rsidR="00734150" w:rsidRPr="00701B67">
        <w:fldChar w:fldCharType="end"/>
      </w:r>
      <w:r w:rsidR="00352139" w:rsidRPr="00701B67">
        <w:t>,</w:t>
      </w:r>
      <w:r w:rsidR="00BF524D" w:rsidRPr="00701B67">
        <w:t xml:space="preserve"> </w:t>
      </w:r>
      <w:r w:rsidR="00345D89" w:rsidRPr="00701B67">
        <w:t xml:space="preserve">but there is </w:t>
      </w:r>
      <w:r w:rsidR="00B70AF6" w:rsidRPr="00701B67">
        <w:t xml:space="preserve">minimal data </w:t>
      </w:r>
      <w:r w:rsidR="00345D89" w:rsidRPr="00701B67">
        <w:t xml:space="preserve">regarding </w:t>
      </w:r>
      <w:r w:rsidR="00B70AF6" w:rsidRPr="00701B67">
        <w:t>ICD in the context of neuroblastoma</w:t>
      </w:r>
      <w:r w:rsidR="00B64A7F">
        <w:t xml:space="preserve"> </w:t>
      </w:r>
      <w:r w:rsidR="00BF524D" w:rsidRPr="00701B67">
        <w:fldChar w:fldCharType="begin">
          <w:fldData xml:space="preserve">PEVuZE5vdGU+PENpdGU+PEF1dGhvcj5Jbm91ZTwvQXV0aG9yPjxZZWFyPjIwMTQ8L1llYXI+PFJl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</w:fldData>
        </w:fldChar>
      </w:r>
      <w:r w:rsidR="00B64A7F">
        <w:instrText xml:space="preserve"> ADDIN EN.CITE </w:instrText>
      </w:r>
      <w:r w:rsidR="00B64A7F">
        <w:fldChar w:fldCharType="begin">
          <w:fldData xml:space="preserve">PEVuZE5vdGU+PENpdGU+PEF1dGhvcj5Jbm91ZTwvQXV0aG9yPjxZZWFyPjIwMTQ8L1llYXI+PFJl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</w:fldData>
        </w:fldChar>
      </w:r>
      <w:r w:rsidR="00B64A7F">
        <w:instrText xml:space="preserve"> ADDIN EN.CITE.DATA </w:instrText>
      </w:r>
      <w:r w:rsidR="00B64A7F">
        <w:fldChar w:fldCharType="end"/>
      </w:r>
      <w:r w:rsidR="00BF524D" w:rsidRPr="00701B67">
        <w:fldChar w:fldCharType="separate"/>
      </w:r>
      <w:r w:rsidR="00B64A7F">
        <w:rPr>
          <w:noProof/>
        </w:rPr>
        <w:t xml:space="preserve">(Inoue et al., 2014, Inoue et al., </w:t>
      </w:r>
      <w:r w:rsidR="00B64A7F">
        <w:rPr>
          <w:noProof/>
        </w:rPr>
        <w:lastRenderedPageBreak/>
        <w:t>2017)</w:t>
      </w:r>
      <w:r w:rsidR="00BF524D" w:rsidRPr="00701B67">
        <w:fldChar w:fldCharType="end"/>
      </w:r>
      <w:r w:rsidR="00352139" w:rsidRPr="00701B67">
        <w:t>.</w:t>
      </w:r>
      <w:r w:rsidR="007238B8" w:rsidRPr="00701B67">
        <w:t xml:space="preserve"> </w:t>
      </w:r>
      <w:r w:rsidR="00B70AF6" w:rsidRPr="00701B67">
        <w:t>Therefore, we chose to investigate whether CPM can induce ICD in</w:t>
      </w:r>
      <w:r w:rsidR="00D70628" w:rsidRPr="00701B67">
        <w:t xml:space="preserve"> neurob</w:t>
      </w:r>
      <w:r w:rsidRPr="00701B67">
        <w:t>l</w:t>
      </w:r>
      <w:r w:rsidR="00D70628" w:rsidRPr="00701B67">
        <w:t>a</w:t>
      </w:r>
      <w:r w:rsidRPr="00701B67">
        <w:t>s</w:t>
      </w:r>
      <w:r w:rsidR="00D70628" w:rsidRPr="00701B67">
        <w:t>t</w:t>
      </w:r>
      <w:r w:rsidRPr="00701B67">
        <w:t xml:space="preserve">oma models. We demonstrated that although there was some modulation of certain ICD markers, the changes were relatively subtle (Fig.1). However, observable changes in HMGB1 expression and location within the cell was apparent. Although release of ICD modulators such as HMGB1 could lead to the influx of myeloid cells due to their </w:t>
      </w:r>
      <w:proofErr w:type="spellStart"/>
      <w:r w:rsidRPr="00701B67">
        <w:t>chemoattractive</w:t>
      </w:r>
      <w:proofErr w:type="spellEnd"/>
      <w:r w:rsidRPr="00701B67">
        <w:t xml:space="preserve"> properties</w:t>
      </w:r>
      <w:r w:rsidR="00B64A7F">
        <w:t xml:space="preserve"> </w:t>
      </w:r>
      <w:r w:rsidR="00734150" w:rsidRPr="00701B67">
        <w:fldChar w:fldCharType="begin"/>
      </w:r>
      <w:r w:rsidR="00B64A7F">
        <w:instrText xml:space="preserve"> ADDIN EN.CITE &lt;EndNote&gt;&lt;Cite&gt;&lt;Author&gt;Ahmed&lt;/Author&gt;&lt;Year&gt;2020&lt;/Year&gt;&lt;RecNum&gt;22&lt;/RecNum&gt;&lt;DisplayText&gt;(Ahmed and Tait, 2020)&lt;/DisplayText&gt;&lt;record&gt;&lt;rec-number&gt;22&lt;/rec-number&gt;&lt;foreign-keys&gt;&lt;key app="EN" db-id="tarefpvd52dt0ke9pvrppx9wx0sdzds9sadw" timestamp="1623769858"&gt;22&lt;/key&gt;&lt;/foreign-keys&gt;&lt;ref-type name="Journal Article"&gt;17&lt;/ref-type&gt;&lt;contributors&gt;&lt;authors&gt;&lt;author&gt;Ahmed, A.&lt;/author&gt;&lt;author&gt;Tait, S. W. G.&lt;/author&gt;&lt;/authors&gt;&lt;/contributors&gt;&lt;auth-address&gt;Cancer Research UK Beatson Institute, Glasgow, UK.&amp;#xD;Institute of Cancer Sciences, University of Glasgow, UK.&lt;/auth-address&gt;&lt;titles&gt;&lt;title&gt;Targeting immunogenic cell death in cancer&lt;/title&gt;&lt;secondary-title&gt;Mol Oncol&lt;/secondary-title&gt;&lt;alt-title&gt;Molecular oncology&lt;/alt-title&gt;&lt;/titles&gt;&lt;periodical&gt;&lt;full-title&gt;Mol Oncol&lt;/full-title&gt;&lt;abbr-1&gt;Molecular oncology&lt;/abbr-1&gt;&lt;/periodical&gt;&lt;alt-periodical&gt;&lt;full-title&gt;Mol Oncol&lt;/full-title&gt;&lt;abbr-1&gt;Molecular oncology&lt;/abbr-1&gt;&lt;/alt-periodical&gt;&lt;pages&gt;2994-3006&lt;/pages&gt;&lt;volume&gt;14&lt;/volume&gt;&lt;number&gt;12&lt;/number&gt;&lt;edition&gt;2020/11/13&lt;/edition&gt;&lt;keywords&gt;&lt;keyword&gt;*DAMPs&lt;/keyword&gt;&lt;keyword&gt;*cancer&lt;/keyword&gt;&lt;keyword&gt;*caspase&lt;/keyword&gt;&lt;keyword&gt;*cell death&lt;/keyword&gt;&lt;keyword&gt;*immunogenic cell death&lt;/keyword&gt;&lt;keyword&gt;*interferon&lt;/keyword&gt;&lt;/keywords&gt;&lt;dates&gt;&lt;year&gt;2020&lt;/year&gt;&lt;pub-dates&gt;&lt;date&gt;Dec&lt;/date&gt;&lt;/pub-dates&gt;&lt;/dates&gt;&lt;isbn&gt;1574-7891 (Print)&amp;#xD;1574-7891&lt;/isbn&gt;&lt;accession-num&gt;33179413&lt;/accession-num&gt;&lt;urls&gt;&lt;/urls&gt;&lt;custom2&gt;PMC7718954&lt;/custom2&gt;&lt;electronic-resource-num&gt;10.1002/1878-0261.12851&lt;/electronic-resource-num&gt;&lt;remote-database-provider&gt;NLM&lt;/remote-database-provider&gt;&lt;language&gt;eng&lt;/language&gt;&lt;/record&gt;&lt;/Cite&gt;&lt;/EndNote&gt;</w:instrText>
      </w:r>
      <w:r w:rsidR="00734150" w:rsidRPr="00701B67">
        <w:fldChar w:fldCharType="separate"/>
      </w:r>
      <w:r w:rsidR="00B64A7F">
        <w:rPr>
          <w:noProof/>
        </w:rPr>
        <w:t>(Ahmed and Tait, 2020)</w:t>
      </w:r>
      <w:r w:rsidR="00734150" w:rsidRPr="00701B67">
        <w:fldChar w:fldCharType="end"/>
      </w:r>
      <w:r w:rsidR="00352139" w:rsidRPr="00701B67">
        <w:t>,</w:t>
      </w:r>
      <w:r w:rsidRPr="00701B67">
        <w:t xml:space="preserve"> the modest effects observed here suggest that this is unlikely to be a major factor contributing to the therapeutic efficacy of low-dose CPM in neuroblastoma models.</w:t>
      </w:r>
      <w:r w:rsidR="00B20585" w:rsidRPr="00701B67">
        <w:t xml:space="preserve"> Despite an observable increase in activat</w:t>
      </w:r>
      <w:r w:rsidR="003D609A" w:rsidRPr="00701B67">
        <w:t xml:space="preserve">ion </w:t>
      </w:r>
      <w:r w:rsidR="00B20585" w:rsidRPr="00701B67">
        <w:t xml:space="preserve">associated </w:t>
      </w:r>
      <w:proofErr w:type="spellStart"/>
      <w:r w:rsidR="00B20585" w:rsidRPr="00701B67">
        <w:t>FcγRs</w:t>
      </w:r>
      <w:proofErr w:type="spellEnd"/>
      <w:r w:rsidR="00B20585" w:rsidRPr="00701B67">
        <w:t xml:space="preserve">, such as </w:t>
      </w:r>
      <w:proofErr w:type="spellStart"/>
      <w:r w:rsidR="00B20585" w:rsidRPr="00701B67">
        <w:t>FcγRI</w:t>
      </w:r>
      <w:proofErr w:type="spellEnd"/>
      <w:r w:rsidR="00B64A7F">
        <w:t xml:space="preserve"> </w:t>
      </w:r>
      <w:r w:rsidR="00B20585" w:rsidRPr="00701B67">
        <w:fldChar w:fldCharType="begin"/>
      </w:r>
      <w:r w:rsidR="00B64A7F">
        <w:instrText xml:space="preserve"> ADDIN EN.CITE &lt;EndNote&gt;&lt;Cite&gt;&lt;Author&gt;Junker&lt;/Author&gt;&lt;Year&gt;2020&lt;/Year&gt;&lt;RecNum&gt;66&lt;/RecNum&gt;&lt;DisplayText&gt;(Junker et al., 2020)&lt;/DisplayText&gt;&lt;record&gt;&lt;rec-number&gt;66&lt;/rec-number&gt;&lt;foreign-keys&gt;&lt;key app="EN" db-id="tarefpvd52dt0ke9pvrppx9wx0sdzds9sadw" timestamp="1623927761"&gt;66&lt;/key&gt;&lt;/foreign-keys&gt;&lt;ref-type name="Journal Article"&gt;17&lt;/ref-type&gt;&lt;contributors&gt;&lt;authors&gt;&lt;author&gt;Junker, F.&lt;/author&gt;&lt;author&gt;Gordon, J.&lt;/author&gt;&lt;author&gt;Qureshi, O.&lt;/author&gt;&lt;/authors&gt;&lt;/contributors&gt;&lt;auth-address&gt;Roche Pharma Research and Early Development, Pharmaceutical Sciences, Roche Innovation Center Basel, F. Hoffmann-La Roche Ltd, Basel, Switzerland.&amp;#xD;Celentyx Ltd, Birmingham Research Park, Birmingham, United Kingdom.&lt;/auth-address&gt;&lt;titles&gt;&lt;title&gt;Fc Gamma Receptors and Their Role in Antigen Uptake, Presentation, and T Cell Activation&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393&lt;/pages&gt;&lt;volume&gt;11&lt;/volume&gt;&lt;edition&gt;2020/07/29&lt;/edition&gt;&lt;keywords&gt;&lt;keyword&gt;Adaptive Immunity/*immunology&lt;/keyword&gt;&lt;keyword&gt;Animals&lt;/keyword&gt;&lt;keyword&gt;Antigen Presentation/*immunology&lt;/keyword&gt;&lt;keyword&gt;Humans&lt;/keyword&gt;&lt;keyword&gt;Lymphocyte Activation/*immunology&lt;/keyword&gt;&lt;keyword&gt;Receptors, IgG/*immunology&lt;/keyword&gt;&lt;keyword&gt;T-Lymphocytes/*immunology&lt;/keyword&gt;&lt;keyword&gt;*Fc gamma receptors&lt;/keyword&gt;&lt;keyword&gt;*FcγRs&lt;/keyword&gt;&lt;keyword&gt;*T cell activation&lt;/keyword&gt;&lt;keyword&gt;*antigen presentation&lt;/keyword&gt;&lt;keyword&gt;*autoimmunity&lt;/keyword&gt;&lt;keyword&gt;*immune complexes&lt;/keyword&gt;&lt;/keywords&gt;&lt;dates&gt;&lt;year&gt;2020&lt;/year&gt;&lt;/dates&gt;&lt;isbn&gt;1664-3224&lt;/isbn&gt;&lt;accession-num&gt;32719679&lt;/accession-num&gt;&lt;urls&gt;&lt;/urls&gt;&lt;custom2&gt;PMC7350606&lt;/custom2&gt;&lt;electronic-resource-num&gt;10.3389/fimmu.2020.01393&lt;/electronic-resource-num&gt;&lt;remote-database-provider&gt;NLM&lt;/remote-database-provider&gt;&lt;language&gt;eng&lt;/language&gt;&lt;/record&gt;&lt;/Cite&gt;&lt;/EndNote&gt;</w:instrText>
      </w:r>
      <w:r w:rsidR="00B20585" w:rsidRPr="00701B67">
        <w:fldChar w:fldCharType="separate"/>
      </w:r>
      <w:r w:rsidR="00B64A7F">
        <w:rPr>
          <w:noProof/>
        </w:rPr>
        <w:t>(Junker et al., 2020)</w:t>
      </w:r>
      <w:r w:rsidR="00B20585" w:rsidRPr="00701B67">
        <w:fldChar w:fldCharType="end"/>
      </w:r>
      <w:r w:rsidR="00352139" w:rsidRPr="00701B67">
        <w:t>,</w:t>
      </w:r>
      <w:r w:rsidR="00B20585" w:rsidRPr="00701B67">
        <w:t xml:space="preserve"> (Fig.S6), </w:t>
      </w:r>
      <w:r w:rsidR="002023EA" w:rsidRPr="00701B67">
        <w:t xml:space="preserve">few changes </w:t>
      </w:r>
      <w:r w:rsidR="00E16533" w:rsidRPr="00701B67">
        <w:t xml:space="preserve">in </w:t>
      </w:r>
      <w:r w:rsidR="00B5565F" w:rsidRPr="00701B67">
        <w:t>numbers of</w:t>
      </w:r>
      <w:r w:rsidR="002023EA" w:rsidRPr="00701B67">
        <w:t xml:space="preserve"> </w:t>
      </w:r>
      <w:r w:rsidR="00B5565F" w:rsidRPr="00701B67">
        <w:t>myeloid cells post CPM (Fig.S4)</w:t>
      </w:r>
      <w:r w:rsidR="00B20585" w:rsidRPr="00701B67">
        <w:t xml:space="preserve"> were demonstrated. This </w:t>
      </w:r>
      <w:r w:rsidR="00352139" w:rsidRPr="00701B67">
        <w:t>indicated</w:t>
      </w:r>
      <w:r w:rsidR="00B5565F" w:rsidRPr="00701B67">
        <w:t xml:space="preserve"> that these cells </w:t>
      </w:r>
      <w:r w:rsidR="00E16533" w:rsidRPr="00701B67">
        <w:t>we</w:t>
      </w:r>
      <w:r w:rsidR="00B5565F" w:rsidRPr="00701B67">
        <w:t xml:space="preserve">re not </w:t>
      </w:r>
      <w:r w:rsidR="00E16533" w:rsidRPr="00701B67">
        <w:t xml:space="preserve">induced to </w:t>
      </w:r>
      <w:r w:rsidR="00B5565F" w:rsidRPr="00701B67">
        <w:t>migrat</w:t>
      </w:r>
      <w:r w:rsidR="00E16533" w:rsidRPr="00701B67">
        <w:t>e</w:t>
      </w:r>
      <w:r w:rsidR="00B5565F" w:rsidRPr="00701B67">
        <w:t xml:space="preserve"> </w:t>
      </w:r>
      <w:r w:rsidR="00E16533" w:rsidRPr="00701B67">
        <w:t>in</w:t>
      </w:r>
      <w:r w:rsidR="00B5565F" w:rsidRPr="00701B67">
        <w:t xml:space="preserve">to the TME </w:t>
      </w:r>
      <w:r w:rsidR="00E16533" w:rsidRPr="00701B67">
        <w:t xml:space="preserve">by </w:t>
      </w:r>
      <w:r w:rsidR="00B20585" w:rsidRPr="00701B67">
        <w:t xml:space="preserve">CPM </w:t>
      </w:r>
      <w:r w:rsidR="00E16533" w:rsidRPr="00701B67">
        <w:t>treatment</w:t>
      </w:r>
      <w:r w:rsidR="00B20585" w:rsidRPr="00701B67">
        <w:t>.</w:t>
      </w:r>
    </w:p>
    <w:p w14:paraId="35F9464B" w14:textId="36E9ACD5" w:rsidR="00B70AF6" w:rsidRPr="00701B67" w:rsidRDefault="00B70AF6" w:rsidP="00E87FFB">
      <w:pPr>
        <w:spacing w:line="360" w:lineRule="auto"/>
        <w:jc w:val="both"/>
      </w:pPr>
      <w:r w:rsidRPr="00701B67">
        <w:t xml:space="preserve">To better understand whether immune mediated mechanisms were responsible for </w:t>
      </w:r>
      <w:r w:rsidR="00CE4EE9" w:rsidRPr="00701B67">
        <w:t xml:space="preserve">the efficacy of </w:t>
      </w:r>
      <w:r w:rsidRPr="00701B67">
        <w:t xml:space="preserve">low-dose CPM, immunophenotyping of CPM treated tumours was conducted (Fig.2). Here, it was observed that low-dose CPM led to a significant decrease in Tregs, specifically within the </w:t>
      </w:r>
      <w:r w:rsidR="00B5565F" w:rsidRPr="00701B67">
        <w:t>TME</w:t>
      </w:r>
      <w:r w:rsidRPr="00701B67">
        <w:t>, while not a</w:t>
      </w:r>
      <w:r w:rsidR="00B5565F" w:rsidRPr="00701B67">
        <w:t>ffecting effector cell numbers. The ability of CPM to deplete Tregs in tumours has been demonstrated previously in other tumour types</w:t>
      </w:r>
      <w:r w:rsidR="00B64A7F">
        <w:t xml:space="preserve"> </w:t>
      </w:r>
      <w:r w:rsidR="00AE2AB9" w:rsidRPr="00701B67">
        <w:fldChar w:fldCharType="begin">
          <w:fldData xml:space="preserve">PEVuZE5vdGU+PENpdGU+PEF1dGhvcj5EaW1lbG9lPC9BdXRob3I+PFllYXI+MjAxNDwvWWVhcj48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</w:fldData>
        </w:fldChar>
      </w:r>
      <w:r w:rsidR="00B64A7F">
        <w:instrText xml:space="preserve"> ADDIN EN.CITE </w:instrText>
      </w:r>
      <w:r w:rsidR="00B64A7F">
        <w:fldChar w:fldCharType="begin">
          <w:fldData xml:space="preserve">PEVuZE5vdGU+PENpdGU+PEF1dGhvcj5EaW1lbG9lPC9BdXRob3I+PFllYXI+MjAxNDwvWWVhcj48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</w:fldData>
        </w:fldChar>
      </w:r>
      <w:r w:rsidR="00B64A7F">
        <w:instrText xml:space="preserve"> ADDIN EN.CITE.DATA </w:instrText>
      </w:r>
      <w:r w:rsidR="00B64A7F">
        <w:fldChar w:fldCharType="end"/>
      </w:r>
      <w:r w:rsidR="00AE2AB9" w:rsidRPr="00701B67">
        <w:fldChar w:fldCharType="separate"/>
      </w:r>
      <w:r w:rsidR="00B64A7F">
        <w:rPr>
          <w:noProof/>
        </w:rPr>
        <w:t>(Dimeloe et al., 2014, Hughes et al., 2018, Huijts et al., 2019)</w:t>
      </w:r>
      <w:r w:rsidR="00AE2AB9" w:rsidRPr="00701B67">
        <w:fldChar w:fldCharType="end"/>
      </w:r>
      <w:r w:rsidR="00352139" w:rsidRPr="00701B67">
        <w:t>.</w:t>
      </w:r>
      <w:r w:rsidR="00D10375" w:rsidRPr="00701B67">
        <w:t xml:space="preserve"> </w:t>
      </w:r>
      <w:r w:rsidR="00CA5208" w:rsidRPr="00701B67">
        <w:t>Although, o</w:t>
      </w:r>
      <w:r w:rsidR="00D10375" w:rsidRPr="00701B67">
        <w:t>ne study has also demonstrated CPM ability to deplete Tregs in a GD2</w:t>
      </w:r>
      <w:r w:rsidR="00411998" w:rsidRPr="00701B67">
        <w:t>negative</w:t>
      </w:r>
      <w:r w:rsidR="00D10375" w:rsidRPr="00701B67">
        <w:t xml:space="preserve"> murine neuroblastoma model (</w:t>
      </w:r>
      <w:r w:rsidR="00CA5208" w:rsidRPr="00701B67">
        <w:t xml:space="preserve">AgN2a), </w:t>
      </w:r>
      <w:r w:rsidR="00D10375" w:rsidRPr="00701B67">
        <w:t xml:space="preserve">this </w:t>
      </w:r>
      <w:r w:rsidR="00871654" w:rsidRPr="00701B67">
        <w:t>was</w:t>
      </w:r>
      <w:r w:rsidR="00D10375" w:rsidRPr="00701B67">
        <w:t xml:space="preserve"> only investigated </w:t>
      </w:r>
      <w:r w:rsidR="008D0529" w:rsidRPr="00701B67">
        <w:t>in the spleen</w:t>
      </w:r>
      <w:r w:rsidR="009F230B" w:rsidRPr="00701B67">
        <w:t xml:space="preserve"> and not the </w:t>
      </w:r>
      <w:r w:rsidR="008D0529" w:rsidRPr="00701B67">
        <w:t>tumour</w:t>
      </w:r>
      <w:r w:rsidR="00B64A7F">
        <w:t xml:space="preserve"> </w:t>
      </w:r>
      <w:r w:rsidR="00D10375" w:rsidRPr="00701B67">
        <w:fldChar w:fldCharType="begin"/>
      </w:r>
      <w:r w:rsidR="00B64A7F">
        <w:instrText xml:space="preserve"> ADDIN EN.CITE &lt;EndNote&gt;&lt;Cite&gt;&lt;Author&gt;Gershan&lt;/Author&gt;&lt;Year&gt;2015&lt;/Year&gt;&lt;RecNum&gt;76&lt;/RecNum&gt;&lt;DisplayText&gt;(Gershan et al., 2015)&lt;/DisplayText&gt;&lt;record&gt;&lt;rec-number&gt;76&lt;/rec-number&gt;&lt;foreign-keys&gt;&lt;key app="EN" db-id="tarefpvd52dt0ke9pvrppx9wx0sdzds9sadw" timestamp="1651506886"&gt;76&lt;/key&gt;&lt;/foreign-keys&gt;&lt;ref-type name="Journal Article"&gt;17&lt;/ref-type&gt;&lt;contributors&gt;&lt;authors&gt;&lt;author&gt;Gershan, Jill A.&lt;/author&gt;&lt;author&gt;Barr, Kristen M.&lt;/author&gt;&lt;author&gt;Weber, James J.&lt;/author&gt;&lt;author&gt;Jing, Weiqing&lt;/author&gt;&lt;author&gt;Johnson, Bryon D.&lt;/author&gt;&lt;/authors&gt;&lt;/contributors&gt;&lt;titles&gt;&lt;title&gt;Immune modulating effects of cyclophosphamide and treatment with tumor lysate/CpG synergize to eliminate murine neuroblastoma&lt;/title&gt;&lt;secondary-title&gt;Journal for Immunotherapy of Cancer&lt;/secondary-title&gt;&lt;/titles&gt;&lt;periodical&gt;&lt;full-title&gt;J Immunother Cancer&lt;/full-title&gt;&lt;abbr-1&gt;Journal for immunotherapy of cancer&lt;/abbr-1&gt;&lt;/periodical&gt;&lt;pages&gt;24&lt;/pages&gt;&lt;volume&gt;3&lt;/volume&gt;&lt;number&gt;1&lt;/number&gt;&lt;dates&gt;&lt;year&gt;2015&lt;/year&gt;&lt;pub-dates&gt;&lt;date&gt;2015/06/16&lt;/date&gt;&lt;/pub-dates&gt;&lt;/dates&gt;&lt;isbn&gt;2051-1426&lt;/isbn&gt;&lt;urls&gt;&lt;related-urls&gt;&lt;url&gt;https://doi.org/10.1186/s40425-015-0071-3&lt;/url&gt;&lt;/related-urls&gt;&lt;/urls&gt;&lt;electronic-resource-num&gt;10.1186/s40425-015-0071-3&lt;/electronic-resource-num&gt;&lt;/record&gt;&lt;/Cite&gt;&lt;/EndNote&gt;</w:instrText>
      </w:r>
      <w:r w:rsidR="00D10375" w:rsidRPr="00701B67">
        <w:fldChar w:fldCharType="separate"/>
      </w:r>
      <w:r w:rsidR="00B64A7F">
        <w:rPr>
          <w:noProof/>
        </w:rPr>
        <w:t>(Gershan et al., 2015)</w:t>
      </w:r>
      <w:r w:rsidR="00D10375" w:rsidRPr="00701B67">
        <w:fldChar w:fldCharType="end"/>
      </w:r>
      <w:r w:rsidR="00352139" w:rsidRPr="00701B67">
        <w:t>.</w:t>
      </w:r>
      <w:r w:rsidRPr="00701B67">
        <w:t xml:space="preserve">As </w:t>
      </w:r>
      <w:r w:rsidR="00CA06AE" w:rsidRPr="00701B67">
        <w:t xml:space="preserve">Treg cells are capable of supressing anti-tumour T cell responses, a decrease in their number could </w:t>
      </w:r>
      <w:r w:rsidR="00E87FFB" w:rsidRPr="00701B67">
        <w:t>potentially enhance either endogenous anti-neuroblastoma immunity or response to immunotherapy.</w:t>
      </w:r>
      <w:r w:rsidR="00CA06AE" w:rsidRPr="00701B67">
        <w:t xml:space="preserve"> Interestingly, the depletion of Treg cells was only </w:t>
      </w:r>
      <w:r w:rsidR="00CE4EE9" w:rsidRPr="00701B67">
        <w:t xml:space="preserve">observed </w:t>
      </w:r>
      <w:r w:rsidR="00CA06AE" w:rsidRPr="00701B67">
        <w:t xml:space="preserve">within the </w:t>
      </w:r>
      <w:r w:rsidR="00B5565F" w:rsidRPr="00701B67">
        <w:t>TME</w:t>
      </w:r>
      <w:r w:rsidR="00CA06AE" w:rsidRPr="00701B67">
        <w:t xml:space="preserve">. This </w:t>
      </w:r>
      <w:r w:rsidR="008520CE" w:rsidRPr="00701B67">
        <w:t>was</w:t>
      </w:r>
      <w:r w:rsidR="00CA06AE" w:rsidRPr="00701B67">
        <w:t xml:space="preserve"> due to increased levels of proliferation in tumour infiltrating Tregs, as demonstrated by increase</w:t>
      </w:r>
      <w:r w:rsidR="00CE4EE9" w:rsidRPr="00701B67">
        <w:t>d</w:t>
      </w:r>
      <w:r w:rsidR="00CA06AE" w:rsidRPr="00701B67">
        <w:t xml:space="preserve"> Ki67 expression compared to other tissues (Fig.2F). Alkylating agents, such as CPM, are known to be cytotoxic to highly proliferating cells, such as cancer cells. Therefore, if tumour Treg cells have higher levels of Ki67 which is indicative of proliferation, then this could suggest why these cells appeared to be selectively depleted by CPM from the TME</w:t>
      </w:r>
      <w:r w:rsidR="002023EA" w:rsidRPr="00701B67">
        <w:t xml:space="preserve">. </w:t>
      </w:r>
      <w:r w:rsidR="00882F8F" w:rsidRPr="00701B67">
        <w:t xml:space="preserve">Furthermore, Tregs have been previously demonstrated to have sensitivity to CPM due </w:t>
      </w:r>
      <w:r w:rsidR="00E16533" w:rsidRPr="00701B67">
        <w:t xml:space="preserve">to </w:t>
      </w:r>
      <w:r w:rsidR="007F4451" w:rsidRPr="00701B67">
        <w:t xml:space="preserve">low </w:t>
      </w:r>
      <w:r w:rsidR="00882F8F" w:rsidRPr="00701B67">
        <w:t xml:space="preserve">expression patterns of drug </w:t>
      </w:r>
      <w:r w:rsidR="002E5808" w:rsidRPr="00701B67">
        <w:t>efflux transporters such as ABCB1</w:t>
      </w:r>
      <w:r w:rsidR="00B64A7F">
        <w:t xml:space="preserve"> </w:t>
      </w:r>
      <w:r w:rsidR="009E5F3F" w:rsidRPr="00701B67">
        <w:fldChar w:fldCharType="begin">
          <w:fldData xml:space="preserve">PEVuZE5vdGU+PENpdGU+PEF1dGhvcj5EaW1lbG9lPC9BdXRob3I+PFllYXI+MjAxNDwvWWVhcj48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</w:fldData>
        </w:fldChar>
      </w:r>
      <w:r w:rsidR="00B64A7F">
        <w:instrText xml:space="preserve"> ADDIN EN.CITE </w:instrText>
      </w:r>
      <w:r w:rsidR="00B64A7F">
        <w:fldChar w:fldCharType="begin">
          <w:fldData xml:space="preserve">PEVuZE5vdGU+PENpdGU+PEF1dGhvcj5EaW1lbG9lPC9BdXRob3I+PFllYXI+MjAxNDwvWWVhcj48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</w:fldData>
        </w:fldChar>
      </w:r>
      <w:r w:rsidR="00B64A7F">
        <w:instrText xml:space="preserve"> ADDIN EN.CITE.DATA </w:instrText>
      </w:r>
      <w:r w:rsidR="00B64A7F">
        <w:fldChar w:fldCharType="end"/>
      </w:r>
      <w:r w:rsidR="009E5F3F" w:rsidRPr="00701B67">
        <w:fldChar w:fldCharType="separate"/>
      </w:r>
      <w:r w:rsidR="00B64A7F">
        <w:rPr>
          <w:noProof/>
        </w:rPr>
        <w:t>(Dimeloe et al., 2014)</w:t>
      </w:r>
      <w:r w:rsidR="009E5F3F" w:rsidRPr="00701B67">
        <w:fldChar w:fldCharType="end"/>
      </w:r>
      <w:r w:rsidR="00352139" w:rsidRPr="00701B67">
        <w:t>.</w:t>
      </w:r>
      <w:r w:rsidR="00882F8F" w:rsidRPr="00701B67">
        <w:t xml:space="preserve"> </w:t>
      </w:r>
      <w:r w:rsidR="00C05A19" w:rsidRPr="00701B67">
        <w:t xml:space="preserve">Recent studies have also suggested a role for </w:t>
      </w:r>
      <w:r w:rsidR="002E5808" w:rsidRPr="00701B67">
        <w:t xml:space="preserve">interferon </w:t>
      </w:r>
      <w:r w:rsidR="00C05A19" w:rsidRPr="00701B67">
        <w:t>regulatory factor-1 in CPM induced Treg depletion</w:t>
      </w:r>
      <w:r w:rsidR="00B64A7F">
        <w:t xml:space="preserve"> </w:t>
      </w:r>
      <w:r w:rsidR="00C05A19" w:rsidRPr="00701B67">
        <w:fldChar w:fldCharType="begin">
          <w:fldData xml:space="preserve">PEVuZE5vdGU+PENpdGU+PEF1dGhvcj5CdWNjaW9uZTwvQXV0aG9yPjxZZWFyPjIwMTg8L1llYXI+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==
</w:fldData>
        </w:fldChar>
      </w:r>
      <w:r w:rsidR="00B64A7F">
        <w:instrText xml:space="preserve"> ADDIN EN.CITE </w:instrText>
      </w:r>
      <w:r w:rsidR="00B64A7F">
        <w:fldChar w:fldCharType="begin">
          <w:fldData xml:space="preserve">PEVuZE5vdGU+PENpdGU+PEF1dGhvcj5CdWNjaW9uZTwvQXV0aG9yPjxZZWFyPjIwMTg8L1llYXI+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==
</w:fldData>
        </w:fldChar>
      </w:r>
      <w:r w:rsidR="00B64A7F">
        <w:instrText xml:space="preserve"> ADDIN EN.CITE.DATA </w:instrText>
      </w:r>
      <w:r w:rsidR="00B64A7F">
        <w:fldChar w:fldCharType="end"/>
      </w:r>
      <w:r w:rsidR="00C05A19" w:rsidRPr="00701B67">
        <w:fldChar w:fldCharType="separate"/>
      </w:r>
      <w:r w:rsidR="00B64A7F">
        <w:rPr>
          <w:noProof/>
        </w:rPr>
        <w:t>(Buccione et al., 2018)</w:t>
      </w:r>
      <w:r w:rsidR="00C05A19" w:rsidRPr="00701B67">
        <w:fldChar w:fldCharType="end"/>
      </w:r>
      <w:r w:rsidR="00352139" w:rsidRPr="00701B67">
        <w:t>.</w:t>
      </w:r>
      <w:r w:rsidR="00C05A19" w:rsidRPr="00701B67">
        <w:t xml:space="preserve"> </w:t>
      </w:r>
      <w:r w:rsidR="002023EA" w:rsidRPr="00701B67">
        <w:t xml:space="preserve">Although no significant changes in effector cell (CD8+ and CD4+ FoxP3-) populations were observed, further analysis of these subsets demonstrated changes in phenotype (Fig.3). Increased expression of activation markers such as CD107a, at </w:t>
      </w:r>
      <w:r w:rsidR="002B0540" w:rsidRPr="00701B67">
        <w:t xml:space="preserve">day 3 </w:t>
      </w:r>
      <w:r w:rsidR="002023EA" w:rsidRPr="00701B67">
        <w:t>was seen in both CD8 and CD4 effectors, with a</w:t>
      </w:r>
      <w:r w:rsidR="009504F0" w:rsidRPr="00701B67">
        <w:t>n</w:t>
      </w:r>
      <w:r w:rsidR="002023EA" w:rsidRPr="00701B67">
        <w:t xml:space="preserve"> increase in exhaustion related markers, such as TIM-3, at </w:t>
      </w:r>
      <w:r w:rsidR="002B0540" w:rsidRPr="00701B67">
        <w:t>day 10</w:t>
      </w:r>
      <w:r w:rsidR="002023EA" w:rsidRPr="00701B67">
        <w:t xml:space="preserve"> post CPM. This could suggest that the depletion of Tregs by CPM has</w:t>
      </w:r>
      <w:r w:rsidR="00B5565F" w:rsidRPr="00701B67">
        <w:t xml:space="preserve"> lifted</w:t>
      </w:r>
      <w:r w:rsidR="002023EA" w:rsidRPr="00701B67">
        <w:t xml:space="preserve"> the suppression of effector cells at the early tim</w:t>
      </w:r>
      <w:r w:rsidR="00B5565F" w:rsidRPr="00701B67">
        <w:t>e</w:t>
      </w:r>
      <w:r w:rsidR="00886535" w:rsidRPr="00701B67">
        <w:t xml:space="preserve"> </w:t>
      </w:r>
      <w:r w:rsidR="002023EA" w:rsidRPr="00701B67">
        <w:t>points</w:t>
      </w:r>
      <w:r w:rsidR="00B5565F" w:rsidRPr="00701B67">
        <w:t xml:space="preserve"> post CPM.</w:t>
      </w:r>
    </w:p>
    <w:p w14:paraId="7A695FD9" w14:textId="5026EBF8" w:rsidR="00B5565F" w:rsidRPr="00701B67" w:rsidRDefault="00B5565F" w:rsidP="00AB08DB">
      <w:pPr>
        <w:spacing w:line="360" w:lineRule="auto"/>
        <w:jc w:val="both"/>
      </w:pPr>
      <w:r w:rsidRPr="00701B67">
        <w:lastRenderedPageBreak/>
        <w:t xml:space="preserve">As the majority of immune modulation capacity appeared to be driven by Treg depletion, </w:t>
      </w:r>
      <w:r w:rsidR="00A40BB4" w:rsidRPr="00701B67">
        <w:t>further analysis of th</w:t>
      </w:r>
      <w:r w:rsidR="00E87FFB" w:rsidRPr="00701B67">
        <w:t xml:space="preserve">e Treg </w:t>
      </w:r>
      <w:r w:rsidR="00A40BB4" w:rsidRPr="00701B67">
        <w:t xml:space="preserve">phenotype post CPM was conducted (Fig.3). </w:t>
      </w:r>
      <w:r w:rsidR="00B178DC" w:rsidRPr="00701B67">
        <w:t xml:space="preserve">Here, a decrease in markers such as CD25 and OX40 post CPM, suggest that the Tregs </w:t>
      </w:r>
      <w:r w:rsidR="00E16533" w:rsidRPr="00701B67">
        <w:t>remaining</w:t>
      </w:r>
      <w:r w:rsidR="00B178DC" w:rsidRPr="00701B67">
        <w:t xml:space="preserve"> within the tumour could have reduced suppressor function compared to NT tumour Tregs</w:t>
      </w:r>
      <w:r w:rsidR="00B64A7F">
        <w:t xml:space="preserve"> </w:t>
      </w:r>
      <w:r w:rsidR="009E5F3F" w:rsidRPr="00701B67">
        <w:fldChar w:fldCharType="begin">
          <w:fldData xml:space="preserve">PEVuZE5vdGU+PENpdGU+PEF1dGhvcj5Gb250ZW5vdDwvQXV0aG9yPjxZZWFyPjIwMDM8L1llYXI+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</w:fldData>
        </w:fldChar>
      </w:r>
      <w:r w:rsidR="00B64A7F">
        <w:instrText xml:space="preserve"> ADDIN EN.CITE </w:instrText>
      </w:r>
      <w:r w:rsidR="00B64A7F">
        <w:fldChar w:fldCharType="begin">
          <w:fldData xml:space="preserve">PEVuZE5vdGU+PENpdGU+PEF1dGhvcj5Gb250ZW5vdDwvQXV0aG9yPjxZZWFyPjIwMDM8L1llYXI+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</w:fldData>
        </w:fldChar>
      </w:r>
      <w:r w:rsidR="00B64A7F">
        <w:instrText xml:space="preserve"> ADDIN EN.CITE.DATA </w:instrText>
      </w:r>
      <w:r w:rsidR="00B64A7F">
        <w:fldChar w:fldCharType="end"/>
      </w:r>
      <w:r w:rsidR="009E5F3F" w:rsidRPr="00701B67">
        <w:fldChar w:fldCharType="separate"/>
      </w:r>
      <w:r w:rsidR="00B64A7F">
        <w:rPr>
          <w:noProof/>
        </w:rPr>
        <w:t>(Fontenot et al., 2003, Willoughby et al., 2017)</w:t>
      </w:r>
      <w:r w:rsidR="009E5F3F" w:rsidRPr="00701B67">
        <w:fldChar w:fldCharType="end"/>
      </w:r>
      <w:r w:rsidR="00352139" w:rsidRPr="00701B67">
        <w:t>.</w:t>
      </w:r>
      <w:r w:rsidR="00E33A03" w:rsidRPr="00701B67">
        <w:t xml:space="preserve"> </w:t>
      </w:r>
      <w:r w:rsidR="00B178DC" w:rsidRPr="00701B67">
        <w:t xml:space="preserve">Interestingly, an increase in Ki67 was also seen in Tregs post CPM compared to </w:t>
      </w:r>
      <w:r w:rsidR="00E16533" w:rsidRPr="00701B67">
        <w:t>controls</w:t>
      </w:r>
      <w:r w:rsidR="00B178DC" w:rsidRPr="00701B67">
        <w:t xml:space="preserve">, suggesting </w:t>
      </w:r>
      <w:r w:rsidR="00476691" w:rsidRPr="00701B67">
        <w:t>greater</w:t>
      </w:r>
      <w:r w:rsidR="00B178DC" w:rsidRPr="00701B67">
        <w:t xml:space="preserve"> prolifera</w:t>
      </w:r>
      <w:r w:rsidR="00476691" w:rsidRPr="00701B67">
        <w:t>tion of the remaining cells</w:t>
      </w:r>
      <w:r w:rsidR="00B178DC" w:rsidRPr="00701B67">
        <w:t>. The importance of Treg depletion as a mechanism of action for low dose CPM was investigated by using apoptosis resistant mice (</w:t>
      </w:r>
      <w:r w:rsidR="00F86695" w:rsidRPr="00701B67">
        <w:t>Fig.4</w:t>
      </w:r>
      <w:r w:rsidR="00B178DC" w:rsidRPr="00701B67">
        <w:t xml:space="preserve">). Here, tumour Tregs </w:t>
      </w:r>
      <w:r w:rsidR="007B48A3" w:rsidRPr="00701B67">
        <w:t>in</w:t>
      </w:r>
      <w:r w:rsidR="00B178DC" w:rsidRPr="00701B67">
        <w:t xml:space="preserve"> vav-BCL-2 mice were not depleted after CPM administration compared to WT mice, leading to a decrease in survival. This suggests that CPM is able to deplete Tregs via </w:t>
      </w:r>
      <w:r w:rsidR="007B48A3" w:rsidRPr="00701B67">
        <w:t xml:space="preserve">classical </w:t>
      </w:r>
      <w:r w:rsidR="00B178DC" w:rsidRPr="00701B67">
        <w:t>apoptosis, and that it is the reduction in Treg numbers which is driving the therapeutic benefit of CPM in these neuroblastoma models.</w:t>
      </w:r>
    </w:p>
    <w:p w14:paraId="7968293D" w14:textId="75EBF61E" w:rsidR="00B0168F" w:rsidRPr="00701B67" w:rsidRDefault="00476691" w:rsidP="009D1A0A">
      <w:pPr>
        <w:spacing w:line="360" w:lineRule="auto"/>
        <w:jc w:val="both"/>
      </w:pPr>
      <w:r w:rsidRPr="00701B67">
        <w:t xml:space="preserve">Due to the immunomodulatory capacity of CPM demonstrated previously, combination with </w:t>
      </w:r>
      <w:proofErr w:type="spellStart"/>
      <w:r w:rsidR="00E16533" w:rsidRPr="00701B67">
        <w:t>mAb</w:t>
      </w:r>
      <w:proofErr w:type="spellEnd"/>
      <w:r w:rsidRPr="00701B67">
        <w:t xml:space="preserve"> therapy was assessed in vivo. It was demonstrated that the combination of CPM with anti-PD-1 </w:t>
      </w:r>
      <w:proofErr w:type="spellStart"/>
      <w:r w:rsidR="00E16533" w:rsidRPr="00701B67">
        <w:t>mAb</w:t>
      </w:r>
      <w:proofErr w:type="spellEnd"/>
      <w:r w:rsidRPr="00701B67">
        <w:t xml:space="preserve"> resulted in </w:t>
      </w:r>
      <w:r w:rsidR="005A74AA" w:rsidRPr="00701B67">
        <w:t>an</w:t>
      </w:r>
      <w:r w:rsidRPr="00701B67">
        <w:t xml:space="preserve"> increase in survival (Fig.5, </w:t>
      </w:r>
      <w:r w:rsidR="00C4619B" w:rsidRPr="00701B67">
        <w:t>Fig.S9+10</w:t>
      </w:r>
      <w:r w:rsidRPr="00701B67">
        <w:t>) in both neuroblastoma models</w:t>
      </w:r>
      <w:r w:rsidR="005716D7" w:rsidRPr="00701B67">
        <w:t>. Rossi et al, has previously demonstrated combination CPM with anti-PD-L1/2 antibodies using the EG7-OVA model, however a much larger dose (100mg/kg) was used</w:t>
      </w:r>
      <w:r w:rsidR="00B64A7F">
        <w:t xml:space="preserve"> </w:t>
      </w:r>
      <w:r w:rsidR="00A26115" w:rsidRPr="00701B67">
        <w:fldChar w:fldCharType="begin">
          <w:fldData xml:space="preserve">PEVuZE5vdGU+PENpdGU+PEF1dGhvcj5Sb3NzaTwvQXV0aG9yPjxZZWFyPjIwMjA8L1llYXI+PFJl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</w:fldData>
        </w:fldChar>
      </w:r>
      <w:r w:rsidR="00B64A7F">
        <w:instrText xml:space="preserve"> ADDIN EN.CITE </w:instrText>
      </w:r>
      <w:r w:rsidR="00B64A7F">
        <w:fldChar w:fldCharType="begin">
          <w:fldData xml:space="preserve">PEVuZE5vdGU+PENpdGU+PEF1dGhvcj5Sb3NzaTwvQXV0aG9yPjxZZWFyPjIwMjA8L1llYXI+PFJl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</w:fldData>
        </w:fldChar>
      </w:r>
      <w:r w:rsidR="00B64A7F">
        <w:instrText xml:space="preserve"> ADDIN EN.CITE.DATA </w:instrText>
      </w:r>
      <w:r w:rsidR="00B64A7F">
        <w:fldChar w:fldCharType="end"/>
      </w:r>
      <w:r w:rsidR="00A26115" w:rsidRPr="00701B67">
        <w:fldChar w:fldCharType="separate"/>
      </w:r>
      <w:r w:rsidR="00B64A7F">
        <w:rPr>
          <w:noProof/>
        </w:rPr>
        <w:t>(Rossi et al., 2020)</w:t>
      </w:r>
      <w:r w:rsidR="00A26115" w:rsidRPr="00701B67">
        <w:fldChar w:fldCharType="end"/>
      </w:r>
      <w:r w:rsidR="00352139" w:rsidRPr="00701B67">
        <w:t>.</w:t>
      </w:r>
      <w:r w:rsidRPr="00701B67">
        <w:t xml:space="preserve"> </w:t>
      </w:r>
      <w:r w:rsidR="00B24137" w:rsidRPr="00701B67">
        <w:t xml:space="preserve">Furthermore, </w:t>
      </w:r>
      <w:r w:rsidR="00CE1733" w:rsidRPr="00701B67">
        <w:t>although</w:t>
      </w:r>
      <w:r w:rsidR="00E023DF" w:rsidRPr="00701B67">
        <w:t xml:space="preserve"> </w:t>
      </w:r>
      <w:r w:rsidR="00B24137" w:rsidRPr="00701B67">
        <w:t xml:space="preserve">studies have also demonstrated efficacy of </w:t>
      </w:r>
      <w:r w:rsidR="00CE1733" w:rsidRPr="00701B67">
        <w:t xml:space="preserve">low-dose </w:t>
      </w:r>
      <w:r w:rsidR="00B24137" w:rsidRPr="00701B67">
        <w:t>CPM</w:t>
      </w:r>
      <w:r w:rsidR="007F77A8" w:rsidRPr="00701B67">
        <w:t xml:space="preserve"> combined with anti-PD</w:t>
      </w:r>
      <w:r w:rsidR="008A42BE" w:rsidRPr="00701B67">
        <w:t>-</w:t>
      </w:r>
      <w:r w:rsidR="00352139" w:rsidRPr="00701B67">
        <w:t>1</w:t>
      </w:r>
      <w:r w:rsidR="007F77A8" w:rsidRPr="00701B67">
        <w:fldChar w:fldCharType="begin">
          <w:fldData xml:space="preserve">PEVuZE5vdGU+PENpdGU+PEF1dGhvcj5XZWlyPC9BdXRob3I+PFllYXI+MjAxNjwvWWVhcj48UmVj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</w:fldData>
        </w:fldChar>
      </w:r>
      <w:r w:rsidR="00B64A7F">
        <w:instrText xml:space="preserve"> ADDIN EN.CITE </w:instrText>
      </w:r>
      <w:r w:rsidR="00B64A7F">
        <w:fldChar w:fldCharType="begin">
          <w:fldData xml:space="preserve">PEVuZE5vdGU+PENpdGU+PEF1dGhvcj5XZWlyPC9BdXRob3I+PFllYXI+MjAxNjwvWWVhcj48UmVj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</w:fldData>
        </w:fldChar>
      </w:r>
      <w:r w:rsidR="00B64A7F">
        <w:instrText xml:space="preserve"> ADDIN EN.CITE.DATA </w:instrText>
      </w:r>
      <w:r w:rsidR="00B64A7F">
        <w:fldChar w:fldCharType="end"/>
      </w:r>
      <w:r w:rsidR="007F77A8" w:rsidRPr="00701B67">
        <w:fldChar w:fldCharType="separate"/>
      </w:r>
      <w:r w:rsidR="00B64A7F">
        <w:rPr>
          <w:noProof/>
        </w:rPr>
        <w:t>(Weir et al., 2016)</w:t>
      </w:r>
      <w:r w:rsidR="007F77A8" w:rsidRPr="00701B67">
        <w:fldChar w:fldCharType="end"/>
      </w:r>
      <w:r w:rsidR="007F77A8" w:rsidRPr="00701B67">
        <w:t xml:space="preserve"> or anti-PD-L1 antibody treatment</w:t>
      </w:r>
      <w:r w:rsidR="00B64A7F">
        <w:t xml:space="preserve"> </w:t>
      </w:r>
      <w:r w:rsidR="007F77A8" w:rsidRPr="00701B67">
        <w:fldChar w:fldCharType="begin">
          <w:fldData xml:space="preserve">PEVuZE5vdGU+PENpdGU+PEF1dGhvcj5PcmVjY2hpb25pPC9BdXRob3I+PFllYXI+MjAxODwvWWVh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</w:fldData>
        </w:fldChar>
      </w:r>
      <w:r w:rsidR="00B64A7F">
        <w:instrText xml:space="preserve"> ADDIN EN.CITE </w:instrText>
      </w:r>
      <w:r w:rsidR="00B64A7F">
        <w:fldChar w:fldCharType="begin">
          <w:fldData xml:space="preserve">PEVuZE5vdGU+PENpdGU+PEF1dGhvcj5PcmVjY2hpb25pPC9BdXRob3I+PFllYXI+MjAxODwvWWVh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</w:fldData>
        </w:fldChar>
      </w:r>
      <w:r w:rsidR="00B64A7F">
        <w:instrText xml:space="preserve"> ADDIN EN.CITE.DATA </w:instrText>
      </w:r>
      <w:r w:rsidR="00B64A7F">
        <w:fldChar w:fldCharType="end"/>
      </w:r>
      <w:r w:rsidR="007F77A8" w:rsidRPr="00701B67">
        <w:fldChar w:fldCharType="separate"/>
      </w:r>
      <w:r w:rsidR="00B64A7F">
        <w:rPr>
          <w:noProof/>
        </w:rPr>
        <w:t>(Orecchioni et al., 2018)</w:t>
      </w:r>
      <w:r w:rsidR="007F77A8" w:rsidRPr="00701B67">
        <w:fldChar w:fldCharType="end"/>
      </w:r>
      <w:r w:rsidR="007F77A8" w:rsidRPr="00701B67">
        <w:t xml:space="preserve"> </w:t>
      </w:r>
      <w:r w:rsidR="00CE1733" w:rsidRPr="00701B67">
        <w:t xml:space="preserve">neither </w:t>
      </w:r>
      <w:r w:rsidR="007F77A8" w:rsidRPr="00701B67">
        <w:t>of these studies were conducted in the context of NB</w:t>
      </w:r>
      <w:r w:rsidR="00CE1733" w:rsidRPr="00701B67">
        <w:t>. In addition,</w:t>
      </w:r>
      <w:r w:rsidR="00C57CA5" w:rsidRPr="00701B67">
        <w:t xml:space="preserve"> </w:t>
      </w:r>
      <w:r w:rsidR="007F77A8" w:rsidRPr="00701B67">
        <w:t xml:space="preserve">CPM was given </w:t>
      </w:r>
      <w:r w:rsidR="00E023DF" w:rsidRPr="00701B67">
        <w:t>continuously, and was cumulatively higher than the dosing given here.</w:t>
      </w:r>
      <w:r w:rsidR="008A42BE" w:rsidRPr="00701B67">
        <w:t xml:space="preserve"> Lastly, </w:t>
      </w:r>
      <w:proofErr w:type="spellStart"/>
      <w:r w:rsidR="008A42BE" w:rsidRPr="00701B67">
        <w:t>Mkrtichyan</w:t>
      </w:r>
      <w:proofErr w:type="spellEnd"/>
      <w:r w:rsidR="008A42BE" w:rsidRPr="00701B67">
        <w:t xml:space="preserve"> et al also reported the same combination efficacy </w:t>
      </w:r>
      <w:r w:rsidR="00CE1733" w:rsidRPr="00701B67">
        <w:t xml:space="preserve">but in a </w:t>
      </w:r>
      <w:r w:rsidR="008A42BE" w:rsidRPr="00701B67">
        <w:t>HPV antigen expressing tumour model</w:t>
      </w:r>
      <w:r w:rsidR="00B64A7F">
        <w:t xml:space="preserve"> </w:t>
      </w:r>
      <w:r w:rsidR="00226080" w:rsidRPr="00701B67">
        <w:fldChar w:fldCharType="begin"/>
      </w:r>
      <w:r w:rsidR="00B64A7F">
        <w:instrText xml:space="preserve"> ADDIN EN.CITE &lt;EndNote&gt;&lt;Cite&gt;&lt;Author&gt;Mkrtichyan&lt;/Author&gt;&lt;Year&gt;2011&lt;/Year&gt;&lt;RecNum&gt;75&lt;/RecNum&gt;&lt;DisplayText&gt;(Mkrtichyan et al., 2011)&lt;/DisplayText&gt;&lt;record&gt;&lt;rec-number&gt;75&lt;/rec-number&gt;&lt;foreign-keys&gt;&lt;key app="EN" db-id="tarefpvd52dt0ke9pvrppx9wx0sdzds9sadw" timestamp="1651504147"&gt;75&lt;/key&gt;&lt;/foreign-keys&gt;&lt;ref-type name="Journal Article"&gt;17&lt;/ref-type&gt;&lt;contributors&gt;&lt;authors&gt;&lt;author&gt;Mkrtichyan, Mikayel&lt;/author&gt;&lt;author&gt;Najjar, Yana G.&lt;/author&gt;&lt;author&gt;Raulfs, Estella C.&lt;/author&gt;&lt;author&gt;Abdalla, Maher Y.&lt;/author&gt;&lt;author&gt;Samara, Raed&lt;/author&gt;&lt;author&gt;Rotem-Yehudar, Rinat&lt;/author&gt;&lt;author&gt;Cook, Larry&lt;/author&gt;&lt;author&gt;Khleif, Samir N.&lt;/author&gt;&lt;/authors&gt;&lt;/contributors&gt;&lt;titles&gt;&lt;title&gt;Anti-PD-1 synergizes with cyclophosphamide to induce potent anti-tumor vaccine effects through novel mechanisms&lt;/title&gt;&lt;secondary-title&gt;European Journal of Immunology&lt;/secondary-title&gt;&lt;/titles&gt;&lt;periodical&gt;&lt;full-title&gt;Eur J Immunol&lt;/full-title&gt;&lt;abbr-1&gt;European journal of immunology&lt;/abbr-1&gt;&lt;/periodical&gt;&lt;pages&gt;2977-2986&lt;/pages&gt;&lt;volume&gt;41&lt;/volume&gt;&lt;number&gt;10&lt;/number&gt;&lt;dates&gt;&lt;year&gt;2011&lt;/year&gt;&lt;/dates&gt;&lt;isbn&gt;0014-2980&lt;/isbn&gt;&lt;urls&gt;&lt;related-urls&gt;&lt;url&gt;https://onlinelibrary.wiley.com/doi/abs/10.1002/eji.201141639&lt;/url&gt;&lt;/related-urls&gt;&lt;/urls&gt;&lt;electronic-resource-num&gt;https://doi.org/10.1002/eji.201141639&lt;/electronic-resource-num&gt;&lt;/record&gt;&lt;/Cite&gt;&lt;/EndNote&gt;</w:instrText>
      </w:r>
      <w:r w:rsidR="00226080" w:rsidRPr="00701B67">
        <w:fldChar w:fldCharType="separate"/>
      </w:r>
      <w:r w:rsidR="00B64A7F">
        <w:rPr>
          <w:noProof/>
        </w:rPr>
        <w:t>(Mkrtichyan et al., 2011)</w:t>
      </w:r>
      <w:r w:rsidR="00226080" w:rsidRPr="00701B67">
        <w:fldChar w:fldCharType="end"/>
      </w:r>
      <w:r w:rsidR="00352139" w:rsidRPr="00701B67">
        <w:t>.</w:t>
      </w:r>
      <w:r w:rsidR="00226080" w:rsidRPr="00701B67">
        <w:t xml:space="preserve"> The </w:t>
      </w:r>
      <w:r w:rsidR="00F21FA4" w:rsidRPr="00701B67">
        <w:t xml:space="preserve">combination therapy </w:t>
      </w:r>
      <w:r w:rsidR="00226080" w:rsidRPr="00701B67">
        <w:t>da</w:t>
      </w:r>
      <w:r w:rsidR="00F21FA4" w:rsidRPr="00701B67">
        <w:t>ta presented here builds on these previous works</w:t>
      </w:r>
      <w:r w:rsidR="00226080" w:rsidRPr="00701B67">
        <w:t xml:space="preserve"> and demonstrates that this treatment strategy c</w:t>
      </w:r>
      <w:r w:rsidR="00CE1733" w:rsidRPr="00701B67">
        <w:t>ould</w:t>
      </w:r>
      <w:r w:rsidR="00226080" w:rsidRPr="00701B67">
        <w:t xml:space="preserve"> be applied in neuroblastoma</w:t>
      </w:r>
      <w:r w:rsidR="00EF0E8A" w:rsidRPr="00701B67">
        <w:t>, and possibly other solid tumour</w:t>
      </w:r>
      <w:r w:rsidR="00226080" w:rsidRPr="00701B67">
        <w:t xml:space="preserve"> settings. </w:t>
      </w:r>
      <w:r w:rsidRPr="00701B67">
        <w:t xml:space="preserve">We noted that </w:t>
      </w:r>
      <w:r w:rsidR="001E5D8F" w:rsidRPr="00701B67">
        <w:t xml:space="preserve">an Fc-null version </w:t>
      </w:r>
      <w:r w:rsidRPr="00701B67">
        <w:t xml:space="preserve">of the PD-1 </w:t>
      </w:r>
      <w:proofErr w:type="spellStart"/>
      <w:r w:rsidR="00E16533" w:rsidRPr="00701B67">
        <w:t>mAb</w:t>
      </w:r>
      <w:proofErr w:type="spellEnd"/>
      <w:r w:rsidRPr="00701B67">
        <w:t xml:space="preserve"> resulted in increased efficacy over </w:t>
      </w:r>
      <w:r w:rsidR="00C52056" w:rsidRPr="00701B67">
        <w:t xml:space="preserve">its </w:t>
      </w:r>
      <w:r w:rsidRPr="00701B67">
        <w:t xml:space="preserve">WT </w:t>
      </w:r>
      <w:r w:rsidR="00C52056" w:rsidRPr="00701B67">
        <w:t>counterpart</w:t>
      </w:r>
      <w:r w:rsidRPr="00701B67">
        <w:t xml:space="preserve">, </w:t>
      </w:r>
      <w:r w:rsidR="00C52056" w:rsidRPr="00701B67">
        <w:t>in keeping with previous reports in other models</w:t>
      </w:r>
      <w:r w:rsidR="00B64A7F">
        <w:t xml:space="preserve"> </w:t>
      </w:r>
      <w:r w:rsidR="00C4619B" w:rsidRPr="00701B67">
        <w:fldChar w:fldCharType="begin">
          <w:fldData xml:space="preserve">PEVuZE5vdGU+PENpdGU+PEF1dGhvcj5EYWhhbjwvQXV0aG9yPjxZZWFyPjIwMTU8L1llYXI+PFJl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</w:fldData>
        </w:fldChar>
      </w:r>
      <w:r w:rsidR="00B64A7F">
        <w:instrText xml:space="preserve"> ADDIN EN.CITE </w:instrText>
      </w:r>
      <w:r w:rsidR="00B64A7F">
        <w:fldChar w:fldCharType="begin">
          <w:fldData xml:space="preserve">PEVuZE5vdGU+PENpdGU+PEF1dGhvcj5EYWhhbjwvQXV0aG9yPjxZZWFyPjIwMTU8L1llYXI+PFJl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</w:fldData>
        </w:fldChar>
      </w:r>
      <w:r w:rsidR="00B64A7F">
        <w:instrText xml:space="preserve"> ADDIN EN.CITE.DATA </w:instrText>
      </w:r>
      <w:r w:rsidR="00B64A7F">
        <w:fldChar w:fldCharType="end"/>
      </w:r>
      <w:r w:rsidR="00C4619B" w:rsidRPr="00701B67">
        <w:fldChar w:fldCharType="separate"/>
      </w:r>
      <w:r w:rsidR="00B64A7F">
        <w:rPr>
          <w:noProof/>
        </w:rPr>
        <w:t>(Dahan et al., 2015, Moreno-Vicente et al., 2022)</w:t>
      </w:r>
      <w:r w:rsidR="00C4619B" w:rsidRPr="00701B67">
        <w:fldChar w:fldCharType="end"/>
      </w:r>
      <w:r w:rsidR="00F21FA4" w:rsidRPr="00701B67">
        <w:t>.</w:t>
      </w:r>
      <w:r w:rsidRPr="00701B67">
        <w:t xml:space="preserve"> As we demonstrated changes in </w:t>
      </w:r>
      <w:proofErr w:type="spellStart"/>
      <w:r w:rsidR="005A3C9F" w:rsidRPr="00701B67">
        <w:t>FcγR</w:t>
      </w:r>
      <w:proofErr w:type="spellEnd"/>
      <w:r w:rsidRPr="00701B67">
        <w:t xml:space="preserve"> on myeloid populations within CPM treated tumours (</w:t>
      </w:r>
      <w:r w:rsidR="00C4619B" w:rsidRPr="00701B67">
        <w:t>Fig.S6</w:t>
      </w:r>
      <w:r w:rsidRPr="00701B67">
        <w:t xml:space="preserve">), </w:t>
      </w:r>
      <w:r w:rsidR="00E023DF" w:rsidRPr="00701B67">
        <w:t xml:space="preserve">an Fc-null version </w:t>
      </w:r>
      <w:r w:rsidRPr="00701B67">
        <w:t xml:space="preserve">of the </w:t>
      </w:r>
      <w:proofErr w:type="spellStart"/>
      <w:r w:rsidR="00C52056" w:rsidRPr="00701B67">
        <w:t>mAb</w:t>
      </w:r>
      <w:proofErr w:type="spellEnd"/>
      <w:r w:rsidRPr="00701B67">
        <w:t xml:space="preserve"> may prevent it from binding these </w:t>
      </w:r>
      <w:proofErr w:type="spellStart"/>
      <w:r w:rsidR="005A3C9F" w:rsidRPr="00701B67">
        <w:t>FcγRs</w:t>
      </w:r>
      <w:proofErr w:type="spellEnd"/>
      <w:r w:rsidRPr="00701B67">
        <w:t xml:space="preserve"> and deleting populations of PD-1</w:t>
      </w:r>
      <w:r w:rsidRPr="00701B67">
        <w:rPr>
          <w:vertAlign w:val="superscript"/>
        </w:rPr>
        <w:t>+</w:t>
      </w:r>
      <w:r w:rsidRPr="00701B67">
        <w:t xml:space="preserve"> effector cells via </w:t>
      </w:r>
      <w:r w:rsidR="007F7C3A" w:rsidRPr="00701B67">
        <w:t>antibody dependent cellular phagocytosis</w:t>
      </w:r>
      <w:r w:rsidR="008C55BD" w:rsidRPr="00701B67">
        <w:t xml:space="preserve">, </w:t>
      </w:r>
      <w:r w:rsidR="00F21FA4" w:rsidRPr="00701B67">
        <w:t>impairing</w:t>
      </w:r>
      <w:r w:rsidR="008C55BD" w:rsidRPr="00701B67">
        <w:t xml:space="preserve"> an anti-tumour immune response</w:t>
      </w:r>
      <w:r w:rsidR="00B64A7F">
        <w:t xml:space="preserve"> </w:t>
      </w:r>
      <w:r w:rsidR="00886535" w:rsidRPr="00701B67">
        <w:fldChar w:fldCharType="begin">
          <w:fldData xml:space="preserve">PEVuZE5vdGU+PENpdGU+PEF1dGhvcj5MaXU8L0F1dGhvcj48WWVhcj4yMDIwPC9ZZWFyPjxSZWNO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</w:fldData>
        </w:fldChar>
      </w:r>
      <w:r w:rsidR="00B64A7F">
        <w:instrText xml:space="preserve"> ADDIN EN.CITE </w:instrText>
      </w:r>
      <w:r w:rsidR="00B64A7F">
        <w:fldChar w:fldCharType="begin">
          <w:fldData xml:space="preserve">PEVuZE5vdGU+PENpdGU+PEF1dGhvcj5MaXU8L0F1dGhvcj48WWVhcj4yMDIwPC9ZZWFyPjxSZWNO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</w:fldData>
        </w:fldChar>
      </w:r>
      <w:r w:rsidR="00B64A7F">
        <w:instrText xml:space="preserve"> ADDIN EN.CITE.DATA </w:instrText>
      </w:r>
      <w:r w:rsidR="00B64A7F">
        <w:fldChar w:fldCharType="end"/>
      </w:r>
      <w:r w:rsidR="00886535" w:rsidRPr="00701B67">
        <w:fldChar w:fldCharType="separate"/>
      </w:r>
      <w:r w:rsidR="00B64A7F">
        <w:rPr>
          <w:noProof/>
        </w:rPr>
        <w:t>(Liu et al., 2020, Dahan et al., 2015, Moreno-Vicente et al., 2022)</w:t>
      </w:r>
      <w:r w:rsidR="00886535" w:rsidRPr="00701B67">
        <w:fldChar w:fldCharType="end"/>
      </w:r>
      <w:r w:rsidR="00F21FA4" w:rsidRPr="00701B67">
        <w:t>.</w:t>
      </w:r>
      <w:r w:rsidR="00D42A65" w:rsidRPr="00701B67">
        <w:t xml:space="preserve"> </w:t>
      </w:r>
      <w:r w:rsidR="00170FD8" w:rsidRPr="00701B67">
        <w:t>T</w:t>
      </w:r>
      <w:r w:rsidR="008520CE" w:rsidRPr="00701B67">
        <w:t xml:space="preserve">herefore, as </w:t>
      </w:r>
      <w:r w:rsidR="00E023DF" w:rsidRPr="00701B67">
        <w:t>a</w:t>
      </w:r>
      <w:r w:rsidR="00871654" w:rsidRPr="00701B67">
        <w:t>n</w:t>
      </w:r>
      <w:r w:rsidR="00E023DF" w:rsidRPr="00701B67">
        <w:t xml:space="preserve"> Fc-null ant</w:t>
      </w:r>
      <w:r w:rsidR="00170FD8" w:rsidRPr="00701B67">
        <w:t xml:space="preserve">ibody </w:t>
      </w:r>
      <w:r w:rsidR="008520CE" w:rsidRPr="00701B67">
        <w:t>has n</w:t>
      </w:r>
      <w:r w:rsidR="00170FD8" w:rsidRPr="00701B67">
        <w:t xml:space="preserve">o effector function, </w:t>
      </w:r>
      <w:r w:rsidR="008520CE" w:rsidRPr="00701B67">
        <w:t xml:space="preserve">there would be negligible </w:t>
      </w:r>
      <w:r w:rsidR="00170FD8" w:rsidRPr="00701B67">
        <w:t xml:space="preserve">depletion of Tregs by anti-PD-1 antibody dependent methods. </w:t>
      </w:r>
      <w:r w:rsidR="001E5D8F" w:rsidRPr="00701B67">
        <w:t>Furthermore, we observed a reduction in PD-1 on</w:t>
      </w:r>
      <w:r w:rsidR="00972689" w:rsidRPr="00701B67">
        <w:t xml:space="preserve"> T cell subsets after anti-PD-1 treatment. This was mainly apparent on CD4+, and particularly Treg cells (Fig.5C). Although this downregulation could demonstrate exhaustion of effector cells, due to PD-1 upregulation after activation </w:t>
      </w:r>
      <w:r w:rsidR="00972689" w:rsidRPr="00701B67">
        <w:fldChar w:fldCharType="begin"/>
      </w:r>
      <w:r w:rsidR="00B64A7F">
        <w:instrText xml:space="preserve"> ADDIN EN.CITE &lt;EndNote&gt;&lt;Cite&gt;&lt;Author&gt;Jubel&lt;/Author&gt;&lt;Year&gt;2020&lt;/Year&gt;&lt;RecNum&gt;83&lt;/RecNum&gt;&lt;DisplayText&gt;(Jubel et al., 2020)&lt;/DisplayText&gt;&lt;record&gt;&lt;rec-number&gt;83&lt;/rec-number&gt;&lt;foreign-keys&gt;&lt;key app="EN" db-id="tarefpvd52dt0ke9pvrppx9wx0sdzds9sadw" timestamp="1652347925"&gt;83&lt;/key&gt;&lt;/foreign-keys&gt;&lt;ref-type name="Journal Article"&gt;17&lt;/ref-type&gt;&lt;contributors&gt;&lt;authors&gt;&lt;author&gt;Jubel,Jil M.&lt;/author&gt;&lt;author&gt;Barbati,Zachary R.&lt;/author&gt;&lt;author&gt;Burger,Christof&lt;/author&gt;&lt;author&gt;Wirtz,Dieter C.&lt;/author&gt;&lt;author&gt;Schildberg,Frank A.&lt;/author&gt;&lt;/authors&gt;&lt;/contributors&gt;&lt;titles&gt;&lt;title&gt;The Role of PD-1 in Acute and Chronic Infection&lt;/title&gt;&lt;secondary-title&gt;Frontiers in Immunology&lt;/secondary-title&gt;&lt;short-title&gt;PD-1 and infectious diseases&lt;/short-title&gt;&lt;/titles&gt;&lt;periodical&gt;&lt;full-title&gt;Front Immunol&lt;/full-title&gt;&lt;abbr-1&gt;Frontiers in immunology&lt;/abbr-1&gt;&lt;/periodical&gt;&lt;volume&gt;11&lt;/volume&gt;&lt;keywords&gt;&lt;keyword&gt;PD-1,PD-L1,PD-L2,t cell exhaustion,acute infection,Chronic infection,Checkpoint inhibitor&lt;/keyword&gt;&lt;/keywords&gt;&lt;dates&gt;&lt;year&gt;2020&lt;/year&gt;&lt;pub-dates&gt;&lt;date&gt;2020-March-24&lt;/date&gt;&lt;/pub-dates&gt;&lt;/dates&gt;&lt;isbn&gt;1664-3224&lt;/isbn&gt;&lt;work-type&gt;Review&lt;/work-type&gt;&lt;urls&gt;&lt;related-urls&gt;&lt;url&gt;https://www.frontiersin.org/article/10.3389/fimmu.2020.00487&lt;/url&gt;&lt;/related-urls&gt;&lt;/urls&gt;&lt;electronic-resource-num&gt;10.3389/fimmu.2020.00487&lt;/electronic-resource-num&gt;&lt;language&gt;English&lt;/language&gt;&lt;/record&gt;&lt;/Cite&gt;&lt;/EndNote&gt;</w:instrText>
      </w:r>
      <w:r w:rsidR="00972689" w:rsidRPr="00701B67">
        <w:fldChar w:fldCharType="separate"/>
      </w:r>
      <w:r w:rsidR="00B64A7F">
        <w:rPr>
          <w:noProof/>
        </w:rPr>
        <w:t>(Jubel et al., 2020)</w:t>
      </w:r>
      <w:r w:rsidR="00972689" w:rsidRPr="00701B67">
        <w:fldChar w:fldCharType="end"/>
      </w:r>
      <w:r w:rsidR="00972689" w:rsidRPr="00701B67">
        <w:t xml:space="preserve">, this is unlikely as the tumours responded to anti-PD-1 treatment. One explanation could be receptor mediated endocytosis, </w:t>
      </w:r>
      <w:r w:rsidR="00972689" w:rsidRPr="00701B67">
        <w:lastRenderedPageBreak/>
        <w:t xml:space="preserve">leading to a downregulation of cell surface expression of PD-1 after antibody engagement </w:t>
      </w:r>
      <w:r w:rsidR="00972689" w:rsidRPr="00701B67">
        <w:fldChar w:fldCharType="begin"/>
      </w:r>
      <w:r w:rsidR="00B64A7F">
        <w:instrText xml:space="preserve"> ADDIN EN.CITE &lt;EndNote&gt;&lt;Cite&gt;&lt;Author&gt;Ritchie&lt;/Author&gt;&lt;Year&gt;2013&lt;/Year&gt;&lt;RecNum&gt;82&lt;/RecNum&gt;&lt;DisplayText&gt;(Ritchie et al., 2013)&lt;/DisplayText&gt;&lt;record&gt;&lt;rec-number&gt;82&lt;/rec-number&gt;&lt;foreign-keys&gt;&lt;key app="EN" db-id="tarefpvd52dt0ke9pvrppx9wx0sdzds9sadw" timestamp="1652347752"&gt;82&lt;/key&gt;&lt;/foreign-keys&gt;&lt;ref-type name="Journal Article"&gt;17&lt;/ref-type&gt;&lt;contributors&gt;&lt;authors&gt;&lt;author&gt;Ritchie, M.&lt;/author&gt;&lt;author&gt;Tchistiakova, L.&lt;/author&gt;&lt;author&gt;Scott, N.&lt;/author&gt;&lt;/authors&gt;&lt;/contributors&gt;&lt;auth-address&gt;Global Biotherapeutic Technologies, Pfizer Global Research and Development, Cambridge, MA, USA.&lt;/auth-address&gt;&lt;titles&gt;&lt;title&gt;Implications of receptor-mediated endocytosis and intracellular trafficking dynamics in the development of antibody drug conjugates&lt;/title&gt;&lt;secondary-title&gt;MAbs&lt;/secondary-title&gt;&lt;alt-title&gt;mAbs&lt;/alt-title&gt;&lt;/titles&gt;&lt;periodical&gt;&lt;full-title&gt;MAbs&lt;/full-title&gt;&lt;abbr-1&gt;mAbs&lt;/abbr-1&gt;&lt;/periodical&gt;&lt;alt-periodical&gt;&lt;full-title&gt;MAbs&lt;/full-title&gt;&lt;abbr-1&gt;mAbs&lt;/abbr-1&gt;&lt;/alt-periodical&gt;&lt;pages&gt;13-21&lt;/pages&gt;&lt;volume&gt;5&lt;/volume&gt;&lt;number&gt;1&lt;/number&gt;&lt;edition&gt;2012/12/12&lt;/edition&gt;&lt;keywords&gt;&lt;keyword&gt;Animals&lt;/keyword&gt;&lt;keyword&gt;Antibodies, Monoclonal/metabolism/*therapeutic use&lt;/keyword&gt;&lt;keyword&gt;Endocytosis&lt;/keyword&gt;&lt;keyword&gt;Endosomes/*metabolism&lt;/keyword&gt;&lt;keyword&gt;Humans&lt;/keyword&gt;&lt;keyword&gt;Immunoconjugates/metabolism/*therapeutic use&lt;/keyword&gt;&lt;keyword&gt;Mice&lt;/keyword&gt;&lt;keyword&gt;Neoplasms/therapy&lt;/keyword&gt;&lt;keyword&gt;Protein Engineering&lt;/keyword&gt;&lt;keyword&gt;*Protein Transport&lt;/keyword&gt;&lt;keyword&gt;Receptor, ErbB-2/*metabolism&lt;/keyword&gt;&lt;/keywords&gt;&lt;dates&gt;&lt;year&gt;2013&lt;/year&gt;&lt;pub-dates&gt;&lt;date&gt;Jan-Feb&lt;/date&gt;&lt;/pub-dates&gt;&lt;/dates&gt;&lt;isbn&gt;1942-0862 (Print)&amp;#xD;1942-0862&lt;/isbn&gt;&lt;accession-num&gt;23221464&lt;/accession-num&gt;&lt;urls&gt;&lt;/urls&gt;&lt;custom2&gt;PMC3564878&lt;/custom2&gt;&lt;electronic-resource-num&gt;10.4161/mabs.22854&lt;/electronic-resource-num&gt;&lt;remote-database-provider&gt;NLM&lt;/remote-database-provider&gt;&lt;language&gt;eng&lt;/language&gt;&lt;/record&gt;&lt;/Cite&gt;&lt;/EndNote&gt;</w:instrText>
      </w:r>
      <w:r w:rsidR="00972689" w:rsidRPr="00701B67">
        <w:fldChar w:fldCharType="separate"/>
      </w:r>
      <w:r w:rsidR="00B64A7F">
        <w:rPr>
          <w:noProof/>
        </w:rPr>
        <w:t>(Ritchie et al., 2013)</w:t>
      </w:r>
      <w:r w:rsidR="00972689" w:rsidRPr="00701B67">
        <w:fldChar w:fldCharType="end"/>
      </w:r>
      <w:r w:rsidR="00972689" w:rsidRPr="00701B67">
        <w:t xml:space="preserve">. </w:t>
      </w:r>
      <w:r w:rsidR="00D42A65" w:rsidRPr="00701B67">
        <w:t xml:space="preserve">It is important to note that despite the increase in survival, CPM+anti-PD-1 therapy did not lead to tumour clearance in </w:t>
      </w:r>
      <w:r w:rsidR="00C52056" w:rsidRPr="00701B67">
        <w:t>either</w:t>
      </w:r>
      <w:r w:rsidR="00D42A65" w:rsidRPr="00701B67">
        <w:t xml:space="preserve"> model. This may be due to the rebound of Treg numbers (Fig.6) seen post CPM at later time points (&gt;10 days), </w:t>
      </w:r>
      <w:r w:rsidR="007F4451" w:rsidRPr="00701B67">
        <w:t xml:space="preserve">demonstrating </w:t>
      </w:r>
      <w:r w:rsidR="00D42A65" w:rsidRPr="00701B67">
        <w:t xml:space="preserve">that Treg depletion by CPM is transient. This is supported by evidence </w:t>
      </w:r>
      <w:r w:rsidR="00F21FA4" w:rsidRPr="00701B67">
        <w:t>of</w:t>
      </w:r>
      <w:r w:rsidR="00D42A65" w:rsidRPr="00701B67">
        <w:t xml:space="preserve"> increased proliferation of Treg cells post CPM (Fig.3). Therefore, metronomic dosing was incorporated into the combination therapy of CPM with anti-PD-1 (Fig.7). Here, it was demonstrated that weekly dosing of both CPM and anti-PD-1 significantly increased survival over the single CPM+anti-PD-1 arm</w:t>
      </w:r>
      <w:r w:rsidR="00C52056" w:rsidRPr="00701B67">
        <w:t>s</w:t>
      </w:r>
      <w:r w:rsidR="00D42A65" w:rsidRPr="00701B67">
        <w:t xml:space="preserve"> in 9464D model. This suggests that </w:t>
      </w:r>
      <w:r w:rsidR="00C52056" w:rsidRPr="00701B67">
        <w:t>metronomic</w:t>
      </w:r>
      <w:r w:rsidR="007F4451" w:rsidRPr="00701B67">
        <w:t xml:space="preserve"> </w:t>
      </w:r>
      <w:r w:rsidR="00C52056" w:rsidRPr="00701B67">
        <w:t>administration</w:t>
      </w:r>
      <w:r w:rsidR="00D42A65" w:rsidRPr="00701B67">
        <w:t xml:space="preserve"> of low dose CPM is required to maintain depletion of Tregs within the tumour environment. </w:t>
      </w:r>
      <w:r w:rsidR="005A74AA" w:rsidRPr="00701B67">
        <w:t xml:space="preserve">Repetitive administration of low dose chemotherapy, so called ‘metronomic’ dosing, </w:t>
      </w:r>
      <w:r w:rsidR="006F3870" w:rsidRPr="00701B67">
        <w:t xml:space="preserve">has been shown previously to improve </w:t>
      </w:r>
      <w:r w:rsidR="005A74AA" w:rsidRPr="00701B67">
        <w:t xml:space="preserve">the </w:t>
      </w:r>
      <w:r w:rsidR="006F3870" w:rsidRPr="00701B67">
        <w:t>immunogenic effect</w:t>
      </w:r>
      <w:r w:rsidR="00C73A67" w:rsidRPr="00701B67">
        <w:t xml:space="preserve"> in num</w:t>
      </w:r>
      <w:r w:rsidR="005A74AA" w:rsidRPr="00701B67">
        <w:t>er</w:t>
      </w:r>
      <w:r w:rsidR="00C73A67" w:rsidRPr="00701B67">
        <w:t>ous cancer models</w:t>
      </w:r>
      <w:r w:rsidR="006F3870" w:rsidRPr="00701B67">
        <w:t xml:space="preserve"> </w:t>
      </w:r>
      <w:r w:rsidR="00C73A67" w:rsidRPr="00701B67">
        <w:fldChar w:fldCharType="begin">
          <w:fldData xml:space="preserve">PEVuZE5vdGU+PENpdGU+PEF1dGhvcj5XdTwvQXV0aG9yPjxZZWFyPjIwMTg8L1llYXI+PFJlY051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jEwLTIyMTwvcGFnZXM+PHZvbHVtZT40MTk8L3ZvbHVtZT48ZWRpdGlvbj4yMDE4LzAyLzA4PC9l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</w:fldData>
        </w:fldChar>
      </w:r>
      <w:r w:rsidR="00B64A7F">
        <w:instrText xml:space="preserve"> ADDIN EN.CITE </w:instrText>
      </w:r>
      <w:r w:rsidR="00B64A7F">
        <w:fldChar w:fldCharType="begin">
          <w:fldData xml:space="preserve">PEVuZE5vdGU+PENpdGU+PEF1dGhvcj5XdTwvQXV0aG9yPjxZZWFyPjIwMTg8L1llYXI+PFJlY051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jEwLTIyMTwvcGFnZXM+PHZvbHVtZT40MTk8L3ZvbHVtZT48ZWRpdGlvbj4yMDE4LzAyLzA4PC9l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</w:fldData>
        </w:fldChar>
      </w:r>
      <w:r w:rsidR="00B64A7F">
        <w:instrText xml:space="preserve"> ADDIN EN.CITE.DATA </w:instrText>
      </w:r>
      <w:r w:rsidR="00B64A7F">
        <w:fldChar w:fldCharType="end"/>
      </w:r>
      <w:r w:rsidR="00C73A67" w:rsidRPr="00701B67">
        <w:fldChar w:fldCharType="separate"/>
      </w:r>
      <w:r w:rsidR="00B64A7F">
        <w:rPr>
          <w:noProof/>
        </w:rPr>
        <w:t>(Wu and Waxman, 2018, Peng et al., 2013, Orecchioni et al., 2018, Weir et al., 2016)</w:t>
      </w:r>
      <w:r w:rsidR="00C73A67" w:rsidRPr="00701B67">
        <w:fldChar w:fldCharType="end"/>
      </w:r>
      <w:r w:rsidR="00F21FA4" w:rsidRPr="00701B67">
        <w:t>.</w:t>
      </w:r>
      <w:r w:rsidR="006F3870" w:rsidRPr="00701B67">
        <w:t xml:space="preserve"> </w:t>
      </w:r>
      <w:r w:rsidR="00C73A67" w:rsidRPr="00701B67">
        <w:t xml:space="preserve">Furthermore, recent trials have also shown promise </w:t>
      </w:r>
      <w:r w:rsidR="005A74AA" w:rsidRPr="00701B67">
        <w:t>when</w:t>
      </w:r>
      <w:r w:rsidR="00C73A67" w:rsidRPr="00701B67">
        <w:t xml:space="preserve"> metronomic CPM and immunotherapy </w:t>
      </w:r>
      <w:r w:rsidR="005A74AA" w:rsidRPr="00701B67">
        <w:t xml:space="preserve">are combined </w:t>
      </w:r>
      <w:r w:rsidR="00C73A67" w:rsidRPr="00701B67">
        <w:t xml:space="preserve">in adult cancer settings </w:t>
      </w:r>
      <w:r w:rsidR="00C73A67" w:rsidRPr="00701B67">
        <w:fldChar w:fldCharType="begin">
          <w:fldData xml:space="preserve">PEVuZE5vdGU+PENpdGU+PEF1dGhvcj5ac2lyb3M8L0F1dGhvcj48WWVhcj4yMDIxPC9ZZWFyPjxS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NzgtODU8L3BhZ2VzPjx2b2x1bWU+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</w:fldData>
        </w:fldChar>
      </w:r>
      <w:r w:rsidR="00B64A7F">
        <w:instrText xml:space="preserve"> ADDIN EN.CITE </w:instrText>
      </w:r>
      <w:r w:rsidR="00B64A7F">
        <w:fldChar w:fldCharType="begin">
          <w:fldData xml:space="preserve">PEVuZE5vdGU+PENpdGU+PEF1dGhvcj5ac2lyb3M8L0F1dGhvcj48WWVhcj4yMDIxPC9ZZWFyPjxS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NzgtODU8L3BhZ2VzPjx2b2x1bWU+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</w:fldData>
        </w:fldChar>
      </w:r>
      <w:r w:rsidR="00B64A7F">
        <w:instrText xml:space="preserve"> ADDIN EN.CITE.DATA </w:instrText>
      </w:r>
      <w:r w:rsidR="00B64A7F">
        <w:fldChar w:fldCharType="end"/>
      </w:r>
      <w:r w:rsidR="00C73A67" w:rsidRPr="00701B67">
        <w:fldChar w:fldCharType="separate"/>
      </w:r>
      <w:r w:rsidR="00B64A7F">
        <w:rPr>
          <w:noProof/>
        </w:rPr>
        <w:t>(Zsiros et al., 2021, Toulmonde et al., 2018, Le Cesne et al., 2019)</w:t>
      </w:r>
      <w:r w:rsidR="00C73A67" w:rsidRPr="00701B67">
        <w:fldChar w:fldCharType="end"/>
      </w:r>
      <w:r w:rsidR="00F21FA4" w:rsidRPr="00701B67">
        <w:t>.</w:t>
      </w:r>
      <w:r w:rsidR="00C73A67" w:rsidRPr="00701B67">
        <w:t xml:space="preserve"> </w:t>
      </w:r>
      <w:r w:rsidR="00D42A65" w:rsidRPr="00701B67">
        <w:t>Finally, we demonstrated that combination of CPM with anti-PD-1 antibody therapy significantly increase</w:t>
      </w:r>
      <w:r w:rsidR="008530C9" w:rsidRPr="00701B67">
        <w:t>d</w:t>
      </w:r>
      <w:r w:rsidR="00D42A65" w:rsidRPr="00701B67">
        <w:t xml:space="preserve"> survival in</w:t>
      </w:r>
      <w:r w:rsidR="00C52056" w:rsidRPr="00701B67">
        <w:t xml:space="preserve"> the</w:t>
      </w:r>
      <w:r w:rsidR="00D42A65" w:rsidRPr="00701B67">
        <w:t xml:space="preserve"> </w:t>
      </w:r>
      <w:r w:rsidR="00C52056" w:rsidRPr="00701B67">
        <w:t>TH-MYCN</w:t>
      </w:r>
      <w:r w:rsidR="00D42A65" w:rsidRPr="00701B67">
        <w:t xml:space="preserve"> spontaneous model of neuroblastoma (Fig.7). Although this models appears to be inherently more sensitive to CPM alone compared to the </w:t>
      </w:r>
      <w:r w:rsidR="008D0529" w:rsidRPr="00701B67">
        <w:t>cell line</w:t>
      </w:r>
      <w:r w:rsidR="00F21FA4" w:rsidRPr="00701B67">
        <w:t xml:space="preserve"> </w:t>
      </w:r>
      <w:r w:rsidR="00D42A65" w:rsidRPr="00701B67">
        <w:t xml:space="preserve">models, the combination therapy was able to lead to </w:t>
      </w:r>
      <w:r w:rsidR="007F4451" w:rsidRPr="00701B67">
        <w:t>greatly extended survival over CPM alone.</w:t>
      </w:r>
      <w:r w:rsidR="00D47201" w:rsidRPr="00701B67">
        <w:t xml:space="preserve"> </w:t>
      </w:r>
      <w:r w:rsidR="00A75A76" w:rsidRPr="00701B67">
        <w:t>S</w:t>
      </w:r>
      <w:r w:rsidR="00D47201" w:rsidRPr="00701B67">
        <w:t xml:space="preserve">ingle agent anti-PD-1 therapy </w:t>
      </w:r>
      <w:r w:rsidR="00A75A76" w:rsidRPr="00701B67">
        <w:t>has not</w:t>
      </w:r>
      <w:r w:rsidR="00D47201" w:rsidRPr="00701B67">
        <w:t xml:space="preserve"> </w:t>
      </w:r>
      <w:r w:rsidR="00D25514" w:rsidRPr="00701B67">
        <w:t xml:space="preserve">shown </w:t>
      </w:r>
      <w:r w:rsidR="00A75A76" w:rsidRPr="00701B67">
        <w:t xml:space="preserve">clinical </w:t>
      </w:r>
      <w:r w:rsidR="00D47201" w:rsidRPr="00701B67">
        <w:t>efficacy in</w:t>
      </w:r>
      <w:r w:rsidR="00A75A76" w:rsidRPr="00701B67">
        <w:t xml:space="preserve"> the majority of </w:t>
      </w:r>
      <w:r w:rsidR="00D47201" w:rsidRPr="00701B67">
        <w:t>paediatric cancers</w:t>
      </w:r>
      <w:r w:rsidR="00A75A76" w:rsidRPr="00701B67">
        <w:t xml:space="preserve">, likely due to the immunologically ‘cold’ microenvironment of these tumours. It is therefore likely that combinational approaches will be needed to achieve therapeutic success using </w:t>
      </w:r>
      <w:r w:rsidR="009D1A0A" w:rsidRPr="00701B67">
        <w:t xml:space="preserve">immune </w:t>
      </w:r>
      <w:r w:rsidR="006B75B1" w:rsidRPr="00701B67">
        <w:t>checkpoint blockade</w:t>
      </w:r>
      <w:r w:rsidR="00A75A76" w:rsidRPr="00701B67">
        <w:t xml:space="preserve"> in neuroblasto</w:t>
      </w:r>
      <w:r w:rsidR="006B75B1" w:rsidRPr="00701B67">
        <w:t xml:space="preserve">ma. </w:t>
      </w:r>
      <w:r w:rsidR="00671B93" w:rsidRPr="00701B67">
        <w:t>To date, there are limited clinical trials investigating the combination of PD-1 and cyclophosphamide in neuroblastoma. The ESMART trial</w:t>
      </w:r>
      <w:r w:rsidR="00B64A7F">
        <w:t xml:space="preserve"> </w:t>
      </w:r>
      <w:r w:rsidR="00350209" w:rsidRPr="00701B67">
        <w:fldChar w:fldCharType="begin"/>
      </w:r>
      <w:r w:rsidR="00B64A7F">
        <w:instrText xml:space="preserve"> ADDIN EN.CITE &lt;EndNote&gt;&lt;Cite&gt;&lt;Author&gt;Pasqualini&lt;/Author&gt;&lt;Year&gt;2021&lt;/Year&gt;&lt;RecNum&gt;71&lt;/RecNum&gt;&lt;DisplayText&gt;(Pasqualini et al., 2021)&lt;/DisplayText&gt;&lt;record&gt;&lt;rec-number&gt;71&lt;/rec-number&gt;&lt;foreign-keys&gt;&lt;key app="EN" db-id="tarefpvd52dt0ke9pvrppx9wx0sdzds9sadw" timestamp="1637154394"&gt;71&lt;/key&gt;&lt;/foreign-keys&gt;&lt;ref-type name="Journal Article"&gt;17&lt;/ref-type&gt;&lt;contributors&gt;&lt;authors&gt;&lt;author&gt;Pasqualini, Claudia&lt;/author&gt;&lt;author&gt;Rubino, Jonathan&lt;/author&gt;&lt;author&gt;Brard, Caroline&lt;/author&gt;&lt;author&gt;Cassard, Lydie&lt;/author&gt;&lt;author&gt;André, Nicolas&lt;/author&gt;&lt;author&gt;Rondof, Windy&lt;/author&gt;&lt;author&gt;Scoazec, Jean-Yves&lt;/author&gt;&lt;author&gt;Marchais, Antonin&lt;/author&gt;&lt;author&gt;Nebchi, Souad&lt;/author&gt;&lt;author&gt;Boselli, Lisa&lt;/author&gt;&lt;author&gt;Grivel, Jonathan&lt;/author&gt;&lt;author&gt;Aerts, Isabelle&lt;/author&gt;&lt;author&gt;Thebaud, Estelle&lt;/author&gt;&lt;author&gt;Paoletti, Xavier&lt;/author&gt;&lt;author&gt;Minard-Colin, Véronique&lt;/author&gt;&lt;author&gt;Vassal, Gilles&lt;/author&gt;&lt;author&gt;Geoerger, Birgit&lt;/author&gt;&lt;/authors&gt;&lt;/contributors&gt;&lt;titles&gt;&lt;title&gt;Phase II and biomarker study of programmed cell death protein 1 inhibitor nivolumab and metronomic cyclophosphamide in paediatric relapsed/refractory solid tumours: Arm G of AcSé-ESMART, a trial of the European Innovative Therapies for Children With Cancer Consortium&lt;/title&gt;&lt;secondary-title&gt;European Journal of Cancer&lt;/secondary-title&gt;&lt;/titles&gt;&lt;periodical&gt;&lt;full-title&gt;European Journal of Cancer&lt;/full-title&gt;&lt;/periodical&gt;&lt;pages&gt;53-62&lt;/pages&gt;&lt;volume&gt;150&lt;/volume&gt;&lt;keywords&gt;&lt;keyword&gt;Paediatric cancers&lt;/keyword&gt;&lt;keyword&gt;Immune checkpoint inhibitor&lt;/keyword&gt;&lt;keyword&gt;Tumour microenvironment&lt;/keyword&gt;&lt;keyword&gt;Immune monitoring&lt;/keyword&gt;&lt;keyword&gt;Phase 2 clinical trial&lt;/keyword&gt;&lt;/keywords&gt;&lt;dates&gt;&lt;year&gt;2021&lt;/year&gt;&lt;pub-dates&gt;&lt;date&gt;2021/06/01/&lt;/date&gt;&lt;/pub-dates&gt;&lt;/dates&gt;&lt;isbn&gt;0959-8049&lt;/isbn&gt;&lt;urls&gt;&lt;related-urls&gt;&lt;url&gt;https://www.sciencedirect.com/science/article/pii/S0959804921001994&lt;/url&gt;&lt;/related-urls&gt;&lt;/urls&gt;&lt;electronic-resource-num&gt;https://doi.org/10.1016/j.ejca.2021.03.032&lt;/electronic-resource-num&gt;&lt;/record&gt;&lt;/Cite&gt;&lt;/EndNote&gt;</w:instrText>
      </w:r>
      <w:r w:rsidR="00350209" w:rsidRPr="00701B67">
        <w:fldChar w:fldCharType="separate"/>
      </w:r>
      <w:r w:rsidR="00B64A7F">
        <w:rPr>
          <w:noProof/>
        </w:rPr>
        <w:t>(Pasqualini et al., 2021)</w:t>
      </w:r>
      <w:r w:rsidR="00350209" w:rsidRPr="00701B67">
        <w:fldChar w:fldCharType="end"/>
      </w:r>
      <w:r w:rsidR="00671B93" w:rsidRPr="00701B67">
        <w:t xml:space="preserve"> </w:t>
      </w:r>
      <w:r w:rsidR="00A45299" w:rsidRPr="00701B67">
        <w:t xml:space="preserve">included an arm </w:t>
      </w:r>
      <w:r w:rsidR="00BC2D49" w:rsidRPr="00701B67">
        <w:t>investigat</w:t>
      </w:r>
      <w:r w:rsidR="00A45299" w:rsidRPr="00701B67">
        <w:t>ing</w:t>
      </w:r>
      <w:r w:rsidR="00BC2D49" w:rsidRPr="00701B67">
        <w:t xml:space="preserve"> </w:t>
      </w:r>
      <w:r w:rsidR="00A45299" w:rsidRPr="00701B67">
        <w:t xml:space="preserve">metronomic </w:t>
      </w:r>
      <w:r w:rsidR="00671B93" w:rsidRPr="00701B67">
        <w:t xml:space="preserve">CPM </w:t>
      </w:r>
      <w:r w:rsidR="00A45299" w:rsidRPr="00701B67">
        <w:t xml:space="preserve">combined </w:t>
      </w:r>
      <w:r w:rsidR="00671B93" w:rsidRPr="00701B67">
        <w:t xml:space="preserve">with </w:t>
      </w:r>
      <w:r w:rsidR="006B75B1" w:rsidRPr="00701B67">
        <w:t>N</w:t>
      </w:r>
      <w:r w:rsidR="00671B93" w:rsidRPr="00701B67">
        <w:t>ivolumab</w:t>
      </w:r>
      <w:r w:rsidR="00A45299" w:rsidRPr="00701B67">
        <w:t xml:space="preserve">. Although this study </w:t>
      </w:r>
      <w:r w:rsidR="00BC2D49" w:rsidRPr="00701B67">
        <w:t xml:space="preserve">did not </w:t>
      </w:r>
      <w:r w:rsidR="00A45299" w:rsidRPr="00701B67">
        <w:t xml:space="preserve">demonstrate significant activity, only 2 of the 13 patients had neuroblastoma, and the recruited patients are likely to have been heavily pre-treated. </w:t>
      </w:r>
      <w:r w:rsidR="00671B93" w:rsidRPr="00701B67">
        <w:t>A</w:t>
      </w:r>
      <w:r w:rsidR="00BC2D49" w:rsidRPr="00701B67">
        <w:t xml:space="preserve"> further on-going trial </w:t>
      </w:r>
      <w:r w:rsidR="00F21FA4" w:rsidRPr="00701B67">
        <w:t>(</w:t>
      </w:r>
      <w:r w:rsidR="00BC2D49" w:rsidRPr="00701B67">
        <w:rPr>
          <w:rFonts w:cstheme="minorHAnsi"/>
          <w:color w:val="000000"/>
          <w:shd w:val="clear" w:color="auto" w:fill="FFFFFF"/>
        </w:rPr>
        <w:t>NCT0358546</w:t>
      </w:r>
      <w:r w:rsidR="006B75B1" w:rsidRPr="00701B67">
        <w:rPr>
          <w:rFonts w:cstheme="minorHAnsi"/>
          <w:color w:val="000000"/>
          <w:shd w:val="clear" w:color="auto" w:fill="FFFFFF"/>
        </w:rPr>
        <w:t>5)</w:t>
      </w:r>
      <w:r w:rsidR="00BC2D49" w:rsidRPr="00701B67">
        <w:t xml:space="preserve"> is also investigating this combination however this includes additional chemotherapy agents </w:t>
      </w:r>
      <w:r w:rsidR="00B0168F" w:rsidRPr="00701B67">
        <w:rPr>
          <w:rFonts w:cstheme="minorHAnsi"/>
          <w:color w:val="000000"/>
          <w:shd w:val="clear" w:color="auto" w:fill="FFFFFF"/>
        </w:rPr>
        <w:t>(vinblastine and</w:t>
      </w:r>
      <w:r w:rsidR="00B0168F" w:rsidRPr="00701B67">
        <w:rPr>
          <w:rFonts w:cstheme="minorHAnsi"/>
        </w:rPr>
        <w:t xml:space="preserve"> </w:t>
      </w:r>
      <w:r w:rsidR="00B0168F" w:rsidRPr="00701B67">
        <w:rPr>
          <w:rFonts w:cstheme="minorHAnsi"/>
          <w:color w:val="000000"/>
          <w:shd w:val="clear" w:color="auto" w:fill="FFFFFF"/>
        </w:rPr>
        <w:t>capecitabin</w:t>
      </w:r>
      <w:r w:rsidR="00D25514" w:rsidRPr="00701B67">
        <w:rPr>
          <w:rFonts w:cstheme="minorHAnsi"/>
          <w:color w:val="000000"/>
          <w:shd w:val="clear" w:color="auto" w:fill="FFFFFF"/>
        </w:rPr>
        <w:t>)</w:t>
      </w:r>
      <w:r w:rsidR="009D1A0A" w:rsidRPr="00701B67">
        <w:rPr>
          <w:rFonts w:cstheme="minorHAnsi"/>
          <w:color w:val="000000"/>
          <w:shd w:val="clear" w:color="auto" w:fill="FFFFFF"/>
        </w:rPr>
        <w:t xml:space="preserve">, and again the study is recruiting all paediatric </w:t>
      </w:r>
      <w:r w:rsidR="006B75B1" w:rsidRPr="00701B67">
        <w:rPr>
          <w:rFonts w:cstheme="minorHAnsi"/>
          <w:color w:val="000000"/>
          <w:shd w:val="clear" w:color="auto" w:fill="FFFFFF"/>
        </w:rPr>
        <w:t>tumours. Since the</w:t>
      </w:r>
      <w:r w:rsidR="00D25514" w:rsidRPr="00701B67">
        <w:rPr>
          <w:rFonts w:cstheme="minorHAnsi"/>
          <w:color w:val="000000"/>
          <w:shd w:val="clear" w:color="auto" w:fill="FFFFFF"/>
        </w:rPr>
        <w:t xml:space="preserve"> immunological effects observed in this study may not be </w:t>
      </w:r>
      <w:r w:rsidR="00BC2D49" w:rsidRPr="00701B67">
        <w:rPr>
          <w:rFonts w:cstheme="minorHAnsi"/>
          <w:color w:val="000000"/>
          <w:shd w:val="clear" w:color="auto" w:fill="FFFFFF"/>
        </w:rPr>
        <w:t>generalisable</w:t>
      </w:r>
      <w:r w:rsidR="00D25514" w:rsidRPr="00701B67">
        <w:rPr>
          <w:rFonts w:cstheme="minorHAnsi"/>
          <w:color w:val="000000"/>
          <w:shd w:val="clear" w:color="auto" w:fill="FFFFFF"/>
        </w:rPr>
        <w:t xml:space="preserve"> to other paediatric cancers, and a study specifically in patients with neuroblastoma may be required to show benefit.</w:t>
      </w:r>
      <w:r w:rsidR="00A45299" w:rsidRPr="00701B67">
        <w:rPr>
          <w:rFonts w:cstheme="minorHAnsi"/>
          <w:color w:val="000000"/>
          <w:shd w:val="clear" w:color="auto" w:fill="FFFFFF"/>
        </w:rPr>
        <w:t xml:space="preserve"> </w:t>
      </w:r>
      <w:r w:rsidR="00D27D5F" w:rsidRPr="00701B67">
        <w:rPr>
          <w:rFonts w:cstheme="minorHAnsi"/>
          <w:color w:val="000000"/>
          <w:shd w:val="clear" w:color="auto" w:fill="FFFFFF"/>
        </w:rPr>
        <w:t xml:space="preserve">In addition, traditional early phase trials conducted in patients who have exhausted all other treatment options may not be optimal for testing this type of chemo-immunotherapy, and alternative trial designs may need to be considered. </w:t>
      </w:r>
    </w:p>
    <w:p w14:paraId="6D6408BF" w14:textId="373F0690" w:rsidR="00D42A65" w:rsidRDefault="00D42A65" w:rsidP="00D27D5F">
      <w:pPr>
        <w:spacing w:line="360" w:lineRule="auto"/>
        <w:jc w:val="both"/>
      </w:pPr>
      <w:r w:rsidRPr="00701B67">
        <w:t>Overall, we demonstrate</w:t>
      </w:r>
      <w:r w:rsidR="001A5F06" w:rsidRPr="00701B67">
        <w:t>d</w:t>
      </w:r>
      <w:r w:rsidRPr="00701B67">
        <w:t xml:space="preserve"> the immunomodulatory capacity of ‘low-dose’ CPM in murine models of neuroblastoma, and its efficacy </w:t>
      </w:r>
      <w:r w:rsidR="00D27D5F" w:rsidRPr="00701B67">
        <w:t>in</w:t>
      </w:r>
      <w:r w:rsidRPr="00701B67">
        <w:t xml:space="preserve"> combination with anti-PD-1 </w:t>
      </w:r>
      <w:proofErr w:type="spellStart"/>
      <w:r w:rsidR="00C52056" w:rsidRPr="00701B67">
        <w:t>mAb</w:t>
      </w:r>
      <w:proofErr w:type="spellEnd"/>
      <w:r w:rsidRPr="00701B67">
        <w:t xml:space="preserve">. </w:t>
      </w:r>
      <w:r w:rsidR="00D03E3D" w:rsidRPr="00701B67">
        <w:t xml:space="preserve">As CPM is widely used in current </w:t>
      </w:r>
      <w:r w:rsidR="00D03E3D" w:rsidRPr="00701B67">
        <w:lastRenderedPageBreak/>
        <w:t>neuroblastoma treatment regime</w:t>
      </w:r>
      <w:r w:rsidR="00E87FFB" w:rsidRPr="00701B67">
        <w:t>n</w:t>
      </w:r>
      <w:r w:rsidR="00D03E3D" w:rsidRPr="00701B67">
        <w:t xml:space="preserve">s, and anti-PD-1 therapy is being investigated in clinical trials, we hope that these data provide evidence that </w:t>
      </w:r>
      <w:r w:rsidR="00D27D5F" w:rsidRPr="00701B67">
        <w:t>to support testing this</w:t>
      </w:r>
      <w:r w:rsidR="00D03E3D" w:rsidRPr="00701B67">
        <w:t xml:space="preserve"> combination therapy </w:t>
      </w:r>
      <w:r w:rsidR="00D27D5F" w:rsidRPr="00701B67">
        <w:t>in a clinical setting</w:t>
      </w:r>
      <w:r w:rsidR="00D03E3D" w:rsidRPr="00701B67">
        <w:t xml:space="preserve">. </w:t>
      </w:r>
    </w:p>
    <w:p w14:paraId="07EB976F" w14:textId="0626E096" w:rsidR="00701B67" w:rsidRDefault="00701B67" w:rsidP="00D27D5F">
      <w:pPr>
        <w:spacing w:line="360" w:lineRule="auto"/>
        <w:jc w:val="both"/>
        <w:rPr>
          <w:b/>
        </w:rPr>
      </w:pPr>
      <w:r w:rsidRPr="000D6CA7">
        <w:rPr>
          <w:b/>
        </w:rPr>
        <w:t>Limitations of study</w:t>
      </w:r>
    </w:p>
    <w:p w14:paraId="1C829ADC" w14:textId="021E71AD" w:rsidR="00701B67" w:rsidRPr="00701B67" w:rsidRDefault="000609E9" w:rsidP="00D27D5F">
      <w:pPr>
        <w:spacing w:line="360" w:lineRule="auto"/>
        <w:jc w:val="both"/>
      </w:pPr>
      <w:r>
        <w:t xml:space="preserve">Although 3 distinct murine neuroblastoma models have been used </w:t>
      </w:r>
      <w:r w:rsidR="00C024AD">
        <w:t>here</w:t>
      </w:r>
      <w:r>
        <w:t>, the majority of the study was perf</w:t>
      </w:r>
      <w:r w:rsidR="00C024AD">
        <w:t xml:space="preserve">ormed using subcutaneous models, which may not fully recapitulate the tumour microenvironment found in human neuroblastoma. To reduce this limitation, 2 different subcutaneous models were used alongside a spontaneous transgenic model. </w:t>
      </w:r>
    </w:p>
    <w:p w14:paraId="61FE5E83" w14:textId="77777777" w:rsidR="00D27CD6" w:rsidRPr="00701B67" w:rsidRDefault="00D27CD6" w:rsidP="00D27CD6">
      <w:pPr>
        <w:spacing w:line="360" w:lineRule="auto"/>
        <w:jc w:val="both"/>
        <w:rPr>
          <w:b/>
          <w:sz w:val="24"/>
        </w:rPr>
      </w:pPr>
      <w:r w:rsidRPr="00701B67">
        <w:rPr>
          <w:b/>
          <w:sz w:val="24"/>
        </w:rPr>
        <w:t>Acknowledgements</w:t>
      </w:r>
    </w:p>
    <w:p w14:paraId="69AC76F5" w14:textId="0C25DDCF" w:rsidR="00D27CD6" w:rsidRDefault="00947DDB" w:rsidP="00D27CD6">
      <w:pPr>
        <w:spacing w:line="480" w:lineRule="auto"/>
        <w:jc w:val="both"/>
      </w:pPr>
      <w:r w:rsidRPr="00947DDB">
        <w:t xml:space="preserve">ERW was funded by Neuroblastoma UK and a University of Southampton Vice Chancellor’s Scholarship. JMV was funded by the Cancer Research UK Southampton Centre award (C328/A25139); SL was funded by Sparks Children’s Medical Research Charity. This work was also funded by Cancer Research UK (C1477/A10834, C8574/A11781 and C34999A/A18087). </w:t>
      </w:r>
      <w:r w:rsidR="00D27CD6" w:rsidRPr="00701B67">
        <w:t xml:space="preserve">We would like to thank the antibody production team in the Antibody and Vaccine group, University of Southampton for all their help in producing the in-house monoclonal antibodies. Also, we are thankful for the assistance of the University of Southampton Biomedical Research Facility animal technicians for help with monitoring, palpation and maintenance of the TH-MYCN heterozygous mice colony, alongside other aspects of setting up the in vivo studies. </w:t>
      </w:r>
      <w:r w:rsidR="00D27CD6" w:rsidRPr="00701B67">
        <w:rPr>
          <w:bCs/>
          <w:szCs w:val="24"/>
          <w:lang w:val="en-US"/>
        </w:rPr>
        <w:t xml:space="preserve">Finally, we are grateful to Professor William Weiss and Dr </w:t>
      </w:r>
      <w:proofErr w:type="spellStart"/>
      <w:r w:rsidR="00D27CD6" w:rsidRPr="00701B67">
        <w:rPr>
          <w:bCs/>
          <w:szCs w:val="24"/>
          <w:lang w:val="en-US"/>
        </w:rPr>
        <w:t>Rimas</w:t>
      </w:r>
      <w:proofErr w:type="spellEnd"/>
      <w:r w:rsidR="00D27CD6" w:rsidRPr="00701B67">
        <w:rPr>
          <w:bCs/>
          <w:szCs w:val="24"/>
          <w:lang w:val="en-US"/>
        </w:rPr>
        <w:t xml:space="preserve"> </w:t>
      </w:r>
      <w:proofErr w:type="spellStart"/>
      <w:r w:rsidR="00D27CD6" w:rsidRPr="00701B67">
        <w:rPr>
          <w:bCs/>
          <w:szCs w:val="24"/>
          <w:lang w:val="en-US"/>
        </w:rPr>
        <w:t>Orentas</w:t>
      </w:r>
      <w:proofErr w:type="spellEnd"/>
      <w:r w:rsidR="00D27CD6" w:rsidRPr="00701B67">
        <w:rPr>
          <w:bCs/>
          <w:szCs w:val="24"/>
          <w:lang w:val="en-US"/>
        </w:rPr>
        <w:t xml:space="preserve">, both of National Institute of Health, USA for the provision of the original colony of TH-MYCN mice and 9464D cell line respectively, to Professor Holger Lode, Medical University of Greifswald, Germany for provision of the NXS2 cell line and </w:t>
      </w:r>
      <w:r w:rsidR="00D27CD6" w:rsidRPr="00701B67">
        <w:rPr>
          <w:lang w:val="en-US"/>
        </w:rPr>
        <w:t xml:space="preserve">HB9118 hybridoma, and </w:t>
      </w:r>
      <w:r w:rsidR="00D27CD6" w:rsidRPr="00701B67">
        <w:t>Prof. Andreas Strasser (Melbourne, Australia) for the gift of the Vav-Bcl2 mice. Graphical abstract and schematics created with BioRender.com.</w:t>
      </w:r>
    </w:p>
    <w:p w14:paraId="5746BD02" w14:textId="77777777" w:rsidR="00D27CD6" w:rsidRPr="00701B67" w:rsidRDefault="00D27CD6" w:rsidP="00D27CD6">
      <w:pPr>
        <w:spacing w:line="480" w:lineRule="auto"/>
        <w:jc w:val="both"/>
        <w:rPr>
          <w:b/>
          <w:sz w:val="24"/>
        </w:rPr>
      </w:pPr>
      <w:r w:rsidRPr="00701B67">
        <w:rPr>
          <w:b/>
          <w:sz w:val="24"/>
        </w:rPr>
        <w:t>Authors’ contributions</w:t>
      </w:r>
    </w:p>
    <w:p w14:paraId="5312B7E3" w14:textId="4FCDCDC4" w:rsidR="00D27CD6" w:rsidRPr="00701B67" w:rsidRDefault="00D27CD6" w:rsidP="00D27CD6">
      <w:pPr>
        <w:spacing w:line="480" w:lineRule="auto"/>
        <w:jc w:val="both"/>
        <w:rPr>
          <w:lang w:val="en-US"/>
        </w:rPr>
      </w:pPr>
      <w:r w:rsidRPr="00701B67">
        <w:t xml:space="preserve">ERW designed and performed the experiments, analysed and interpreted the data, wrote and edited the manuscript. JMV, SL and MT performed experiments and analysed data. AE conducted the </w:t>
      </w:r>
      <w:r w:rsidRPr="00701B67">
        <w:lastRenderedPageBreak/>
        <w:t>histological analysis. VE provided and assisted with animal husbandry. ELW, CP, and SJ produced critical reagents and provided technical advice. SAB and JCG supervised the project, designed the experiments, interpreted the data and edited the manuscript.</w:t>
      </w:r>
    </w:p>
    <w:p w14:paraId="7907020B" w14:textId="07338071" w:rsidR="00105F6F" w:rsidRPr="00701B67" w:rsidRDefault="00D27CD6" w:rsidP="00105F6F">
      <w:pPr>
        <w:spacing w:line="480" w:lineRule="auto"/>
        <w:jc w:val="both"/>
        <w:rPr>
          <w:b/>
          <w:sz w:val="24"/>
        </w:rPr>
      </w:pPr>
      <w:r>
        <w:rPr>
          <w:b/>
          <w:sz w:val="24"/>
        </w:rPr>
        <w:t>Declaration of</w:t>
      </w:r>
      <w:r w:rsidRPr="00701B67">
        <w:rPr>
          <w:b/>
          <w:sz w:val="24"/>
        </w:rPr>
        <w:t xml:space="preserve"> </w:t>
      </w:r>
      <w:r w:rsidR="00105F6F" w:rsidRPr="00701B67">
        <w:rPr>
          <w:b/>
          <w:sz w:val="24"/>
        </w:rPr>
        <w:t>interests</w:t>
      </w:r>
    </w:p>
    <w:p w14:paraId="1CE66A2B" w14:textId="77777777" w:rsidR="00105F6F" w:rsidRPr="00701B67" w:rsidRDefault="00105F6F" w:rsidP="00105F6F">
      <w:pPr>
        <w:spacing w:line="480" w:lineRule="auto"/>
        <w:jc w:val="both"/>
        <w:rPr>
          <w:lang w:val="en-US"/>
        </w:rPr>
      </w:pPr>
      <w:r w:rsidRPr="00701B67">
        <w:t xml:space="preserve">SAB has acted as a consultant for a number of biotech companies and has received institutional support for grants and patents from </w:t>
      </w:r>
      <w:proofErr w:type="spellStart"/>
      <w:r w:rsidRPr="00701B67">
        <w:t>BioInvent</w:t>
      </w:r>
      <w:proofErr w:type="spellEnd"/>
      <w:r w:rsidRPr="00701B67">
        <w:t xml:space="preserve"> International. </w:t>
      </w:r>
      <w:r w:rsidRPr="00701B67">
        <w:rPr>
          <w:lang w:val="en-US"/>
        </w:rPr>
        <w:t>JCG has acted as a consultant on advisory boards for a number of pharmaceutical companies and has received institutional grant support from Celgene, Bristol-Myers Squibb and EUSA Pharma.</w:t>
      </w:r>
    </w:p>
    <w:p w14:paraId="33036C7B" w14:textId="67BAE015" w:rsidR="00105F6F" w:rsidRPr="00701B67" w:rsidRDefault="00105F6F" w:rsidP="00105F6F">
      <w:pPr>
        <w:spacing w:line="480" w:lineRule="auto"/>
        <w:jc w:val="both"/>
        <w:rPr>
          <w:lang w:val="en-US"/>
        </w:rPr>
      </w:pPr>
    </w:p>
    <w:p w14:paraId="16CB2F6D" w14:textId="2DBF3B19" w:rsidR="00171B00" w:rsidRPr="00701B67" w:rsidRDefault="009056D7" w:rsidP="00C06607">
      <w:pPr>
        <w:spacing w:line="480" w:lineRule="auto"/>
        <w:jc w:val="both"/>
      </w:pPr>
      <w:r w:rsidRPr="00701B67">
        <w:t xml:space="preserve"> </w:t>
      </w:r>
    </w:p>
    <w:p w14:paraId="0FFFBE42" w14:textId="6DEA82E2" w:rsidR="00105F6F" w:rsidRPr="00701B67" w:rsidRDefault="00105F6F" w:rsidP="00C06607">
      <w:pPr>
        <w:spacing w:line="480" w:lineRule="auto"/>
        <w:jc w:val="both"/>
      </w:pPr>
    </w:p>
    <w:p w14:paraId="58AC1229" w14:textId="509D9A43" w:rsidR="00105F6F" w:rsidRPr="00701B67" w:rsidRDefault="00105F6F" w:rsidP="00C06607">
      <w:pPr>
        <w:spacing w:line="480" w:lineRule="auto"/>
        <w:jc w:val="both"/>
      </w:pPr>
    </w:p>
    <w:p w14:paraId="4933EEFB" w14:textId="5C906699" w:rsidR="00105F6F" w:rsidRPr="00701B67" w:rsidRDefault="00105F6F" w:rsidP="00C06607">
      <w:pPr>
        <w:spacing w:line="480" w:lineRule="auto"/>
        <w:jc w:val="both"/>
      </w:pPr>
    </w:p>
    <w:p w14:paraId="428F88FF" w14:textId="3407FD8E" w:rsidR="007F7C3A" w:rsidRPr="00701B67" w:rsidRDefault="007F7C3A" w:rsidP="007F7C3A">
      <w:pPr>
        <w:spacing w:line="480" w:lineRule="auto"/>
        <w:jc w:val="both"/>
      </w:pPr>
    </w:p>
    <w:p w14:paraId="3196F2D3" w14:textId="26FD931C" w:rsidR="007F7C3A" w:rsidRPr="00701B67" w:rsidRDefault="007F7C3A" w:rsidP="007F7C3A">
      <w:pPr>
        <w:spacing w:line="480" w:lineRule="auto"/>
        <w:jc w:val="both"/>
      </w:pPr>
    </w:p>
    <w:p w14:paraId="69015DCE" w14:textId="77777777" w:rsidR="007F7C3A" w:rsidRPr="00701B67" w:rsidRDefault="007F7C3A" w:rsidP="007F7C3A">
      <w:pPr>
        <w:spacing w:line="480" w:lineRule="auto"/>
        <w:jc w:val="both"/>
      </w:pPr>
    </w:p>
    <w:p w14:paraId="5C49554F" w14:textId="77777777" w:rsidR="00105F6F" w:rsidRPr="00701B67" w:rsidRDefault="00105F6F" w:rsidP="00105F6F">
      <w:pPr>
        <w:rPr>
          <w:b/>
        </w:rPr>
      </w:pPr>
      <w:r w:rsidRPr="00701B67">
        <w:rPr>
          <w:b/>
        </w:rPr>
        <w:t>FIGURE LEGENDS</w:t>
      </w:r>
    </w:p>
    <w:p w14:paraId="045A9643" w14:textId="226FAF1C" w:rsidR="00105F6F" w:rsidRPr="00701B67" w:rsidRDefault="00105F6F" w:rsidP="00105F6F">
      <w:pPr>
        <w:jc w:val="both"/>
      </w:pPr>
      <w:r w:rsidRPr="00701B67">
        <w:rPr>
          <w:b/>
          <w:bCs/>
        </w:rPr>
        <w:t xml:space="preserve">Figure.1 Murine neuroblastoma cell lines are susceptible to immunogenic cell death induction after chemotherapy application in vitro. </w:t>
      </w:r>
      <w:r w:rsidR="00F65B45" w:rsidRPr="00701B67">
        <w:rPr>
          <w:b/>
          <w:bCs/>
        </w:rPr>
        <w:t xml:space="preserve">See also Figure.S1 and S2. </w:t>
      </w:r>
      <w:r w:rsidRPr="00701B67">
        <w:rPr>
          <w:b/>
          <w:bCs/>
        </w:rPr>
        <w:t>A)</w:t>
      </w:r>
      <w:r w:rsidRPr="00701B67">
        <w:t xml:space="preserve"> NXS2 subcutaneous tumour bearing mice were treated with 40 mg/kg of CPM </w:t>
      </w:r>
      <w:proofErr w:type="spellStart"/>
      <w:r w:rsidRPr="00701B67">
        <w:t>i.p</w:t>
      </w:r>
      <w:proofErr w:type="spellEnd"/>
      <w:r w:rsidRPr="00701B67">
        <w:t xml:space="preserve"> once tumours reached approximately 8x8 mm. Tumours were measured until end point was reached, and a survival curve generated. n=5 per group.</w:t>
      </w:r>
      <w:r w:rsidR="0052625A" w:rsidRPr="00701B67">
        <w:t xml:space="preserve"> Example shown of at least two separate experiments.</w:t>
      </w:r>
      <w:r w:rsidRPr="00701B67">
        <w:t xml:space="preserve"> </w:t>
      </w:r>
      <w:r w:rsidRPr="00701B67">
        <w:rPr>
          <w:b/>
          <w:bCs/>
        </w:rPr>
        <w:t>B)</w:t>
      </w:r>
      <w:r w:rsidRPr="00701B67">
        <w:t xml:space="preserve"> </w:t>
      </w:r>
      <w:r w:rsidRPr="00701B67">
        <w:rPr>
          <w:b/>
          <w:bCs/>
        </w:rPr>
        <w:t xml:space="preserve"> </w:t>
      </w:r>
      <w:r w:rsidRPr="00701B67">
        <w:t xml:space="preserve">NXS2 or 9464D cells were treated with either DOX (40 </w:t>
      </w:r>
      <w:proofErr w:type="spellStart"/>
      <w:r w:rsidRPr="00701B67">
        <w:rPr>
          <w:rFonts w:cstheme="minorHAnsi"/>
        </w:rPr>
        <w:t>μM</w:t>
      </w:r>
      <w:proofErr w:type="spellEnd"/>
      <w:r w:rsidRPr="00701B67">
        <w:t xml:space="preserve">), MAF (NXS2 = 50 </w:t>
      </w:r>
      <w:proofErr w:type="spellStart"/>
      <w:r w:rsidRPr="00701B67">
        <w:rPr>
          <w:rFonts w:cstheme="minorHAnsi"/>
        </w:rPr>
        <w:t>μ</w:t>
      </w:r>
      <w:r w:rsidRPr="00701B67">
        <w:t>g</w:t>
      </w:r>
      <w:proofErr w:type="spellEnd"/>
      <w:r w:rsidRPr="00701B67">
        <w:t xml:space="preserve">/ml; 9464D = 75 </w:t>
      </w:r>
      <w:proofErr w:type="spellStart"/>
      <w:r w:rsidRPr="00701B67">
        <w:rPr>
          <w:rFonts w:cstheme="minorHAnsi"/>
        </w:rPr>
        <w:t>μ</w:t>
      </w:r>
      <w:r w:rsidRPr="00701B67">
        <w:t>g</w:t>
      </w:r>
      <w:proofErr w:type="spellEnd"/>
      <w:r w:rsidRPr="00701B67">
        <w:t>/ml) or DMSO control (UT) for 24 hrs. Cells were then assessed for PI expression</w:t>
      </w:r>
      <w:r w:rsidR="006F09CD" w:rsidRPr="00701B67">
        <w:t xml:space="preserve"> which denotes cell death</w:t>
      </w:r>
      <w:r w:rsidRPr="00701B67">
        <w:t xml:space="preserve"> </w:t>
      </w:r>
      <w:r w:rsidRPr="00701B67">
        <w:rPr>
          <w:b/>
          <w:bCs/>
        </w:rPr>
        <w:t>C</w:t>
      </w:r>
      <w:r w:rsidRPr="00701B67">
        <w:rPr>
          <w:b/>
        </w:rPr>
        <w:t xml:space="preserve">) </w:t>
      </w:r>
      <w:proofErr w:type="spellStart"/>
      <w:r w:rsidRPr="00701B67">
        <w:t>ecto</w:t>
      </w:r>
      <w:proofErr w:type="spellEnd"/>
      <w:r w:rsidRPr="00701B67">
        <w:t xml:space="preserve">-CRT or </w:t>
      </w:r>
      <w:r w:rsidRPr="00701B67">
        <w:rPr>
          <w:b/>
          <w:bCs/>
        </w:rPr>
        <w:t>D</w:t>
      </w:r>
      <w:r w:rsidRPr="00701B67">
        <w:rPr>
          <w:b/>
        </w:rPr>
        <w:t>)</w:t>
      </w:r>
      <w:r w:rsidRPr="00701B67">
        <w:t xml:space="preserve"> HSP-70 by flow cytometry, using gating shown in Fig.S1B.</w:t>
      </w:r>
      <w:r w:rsidRPr="00701B67">
        <w:rPr>
          <w:b/>
          <w:bCs/>
        </w:rPr>
        <w:t xml:space="preserve"> E) </w:t>
      </w:r>
      <w:proofErr w:type="spellStart"/>
      <w:r w:rsidRPr="00701B67">
        <w:rPr>
          <w:bCs/>
        </w:rPr>
        <w:t>Immunofluorecent</w:t>
      </w:r>
      <w:proofErr w:type="spellEnd"/>
      <w:r w:rsidRPr="00701B67">
        <w:rPr>
          <w:bCs/>
        </w:rPr>
        <w:t xml:space="preserve"> staining of HMGB1 in 9464D cells 24hrs post MAF treatment. Scale bar= 100 </w:t>
      </w:r>
      <w:proofErr w:type="spellStart"/>
      <w:r w:rsidRPr="00701B67">
        <w:rPr>
          <w:rFonts w:cstheme="minorHAnsi"/>
          <w:bCs/>
        </w:rPr>
        <w:t>μ</w:t>
      </w:r>
      <w:r w:rsidRPr="00701B67">
        <w:rPr>
          <w:bCs/>
        </w:rPr>
        <w:t>m</w:t>
      </w:r>
      <w:proofErr w:type="spellEnd"/>
      <w:r w:rsidR="00652C95" w:rsidRPr="00701B67">
        <w:rPr>
          <w:bCs/>
        </w:rPr>
        <w:t xml:space="preserve">. Data collected over </w:t>
      </w:r>
      <w:r w:rsidR="00EB5CC8" w:rsidRPr="00701B67">
        <w:rPr>
          <w:bCs/>
        </w:rPr>
        <w:t>4</w:t>
      </w:r>
      <w:r w:rsidR="00652C95" w:rsidRPr="00701B67">
        <w:rPr>
          <w:bCs/>
        </w:rPr>
        <w:t xml:space="preserve"> separate experiments (A-E).</w:t>
      </w:r>
      <w:r w:rsidR="00652C95" w:rsidRPr="00701B67">
        <w:rPr>
          <w:b/>
          <w:bCs/>
        </w:rPr>
        <w:t xml:space="preserve"> </w:t>
      </w:r>
      <w:r w:rsidRPr="00701B67">
        <w:rPr>
          <w:bCs/>
        </w:rPr>
        <w:t xml:space="preserve"> </w:t>
      </w:r>
      <w:r w:rsidRPr="00701B67">
        <w:rPr>
          <w:b/>
          <w:bCs/>
        </w:rPr>
        <w:t xml:space="preserve">F) </w:t>
      </w:r>
      <w:r w:rsidRPr="00701B67">
        <w:rPr>
          <w:bCs/>
        </w:rPr>
        <w:t>FFPE</w:t>
      </w:r>
      <w:r w:rsidRPr="00701B67">
        <w:t xml:space="preserve"> 9464D tumours Day 3 post CPM (40 mg/kg) or PBS </w:t>
      </w:r>
      <w:proofErr w:type="spellStart"/>
      <w:r w:rsidRPr="00701B67">
        <w:t>i.p</w:t>
      </w:r>
      <w:proofErr w:type="spellEnd"/>
      <w:r w:rsidRPr="00701B67">
        <w:t xml:space="preserve">, were stained for HMGB1 expression. n= 5 mice per </w:t>
      </w:r>
      <w:r w:rsidRPr="00701B67">
        <w:lastRenderedPageBreak/>
        <w:t>group</w:t>
      </w:r>
      <w:r w:rsidR="00652C95" w:rsidRPr="00701B67">
        <w:t>, from one experiment</w:t>
      </w:r>
      <w:r w:rsidRPr="00701B67">
        <w:t xml:space="preserve">. 10x magnification. </w:t>
      </w:r>
      <w:r w:rsidR="00EB5CC8" w:rsidRPr="00701B67">
        <w:rPr>
          <w:b/>
        </w:rPr>
        <w:t>G)</w:t>
      </w:r>
      <w:r w:rsidR="00EB5CC8" w:rsidRPr="00701B67">
        <w:t xml:space="preserve"> Quantification of HMGB1 staining of nuclei of cells stained in F. </w:t>
      </w:r>
      <w:r w:rsidR="00AC1CD1">
        <w:t xml:space="preserve">Data are represented as mean +/- SD. </w:t>
      </w:r>
      <w:r w:rsidRPr="00701B67">
        <w:t>Significance was assessed by Log-Rank test (</w:t>
      </w:r>
      <w:r w:rsidRPr="00701B67">
        <w:rPr>
          <w:b/>
          <w:bCs/>
        </w:rPr>
        <w:t>A</w:t>
      </w:r>
      <w:r w:rsidRPr="00701B67">
        <w:t>) or t-test (</w:t>
      </w:r>
      <w:r w:rsidRPr="00701B67">
        <w:rPr>
          <w:b/>
          <w:bCs/>
        </w:rPr>
        <w:t>B-D</w:t>
      </w:r>
      <w:r w:rsidR="00EB5CC8" w:rsidRPr="00701B67">
        <w:rPr>
          <w:b/>
          <w:bCs/>
        </w:rPr>
        <w:t xml:space="preserve"> and G</w:t>
      </w:r>
      <w:r w:rsidRPr="00701B67">
        <w:t>) with * = p &lt;0.05, ** = p&lt;0.01</w:t>
      </w:r>
      <w:r w:rsidR="00EB5CC8" w:rsidRPr="00701B67">
        <w:t xml:space="preserve"> and *** = p&lt;0.01</w:t>
      </w:r>
      <w:r w:rsidRPr="00701B67">
        <w:t>.</w:t>
      </w:r>
    </w:p>
    <w:p w14:paraId="224344A9" w14:textId="77777777" w:rsidR="00105F6F" w:rsidRPr="00701B67" w:rsidRDefault="00105F6F" w:rsidP="00105F6F">
      <w:pPr>
        <w:jc w:val="both"/>
        <w:rPr>
          <w:b/>
          <w:bCs/>
        </w:rPr>
      </w:pPr>
    </w:p>
    <w:p w14:paraId="09ADC357" w14:textId="76292A76" w:rsidR="00105F6F" w:rsidRPr="00701B67" w:rsidRDefault="00105F6F" w:rsidP="00105F6F">
      <w:pPr>
        <w:jc w:val="both"/>
        <w:rPr>
          <w:b/>
        </w:rPr>
      </w:pPr>
      <w:r w:rsidRPr="00701B67">
        <w:rPr>
          <w:b/>
        </w:rPr>
        <w:t xml:space="preserve">Figure.2 </w:t>
      </w:r>
      <w:r w:rsidRPr="00701B67">
        <w:rPr>
          <w:b/>
          <w:bCs/>
        </w:rPr>
        <w:t xml:space="preserve">Low dose cyclophosphamide leads to selective depletion of </w:t>
      </w:r>
      <w:proofErr w:type="spellStart"/>
      <w:r w:rsidRPr="00701B67">
        <w:rPr>
          <w:b/>
          <w:bCs/>
        </w:rPr>
        <w:t>intratumoural</w:t>
      </w:r>
      <w:proofErr w:type="spellEnd"/>
      <w:r w:rsidRPr="00701B67">
        <w:rPr>
          <w:b/>
          <w:bCs/>
        </w:rPr>
        <w:t xml:space="preserve"> Treg cells in neuroblastoma models. </w:t>
      </w:r>
      <w:r w:rsidR="00F65B45" w:rsidRPr="00701B67">
        <w:rPr>
          <w:b/>
          <w:bCs/>
        </w:rPr>
        <w:t xml:space="preserve">See also Figure.S3, S4, S5 and S6. </w:t>
      </w:r>
      <w:r w:rsidRPr="00701B67">
        <w:rPr>
          <w:b/>
          <w:bCs/>
        </w:rPr>
        <w:t>A</w:t>
      </w:r>
      <w:r w:rsidR="00E50EE6" w:rsidRPr="00701B67">
        <w:rPr>
          <w:b/>
          <w:bCs/>
        </w:rPr>
        <w:t>-C</w:t>
      </w:r>
      <w:r w:rsidRPr="00701B67">
        <w:rPr>
          <w:b/>
          <w:bCs/>
        </w:rPr>
        <w:t>)</w:t>
      </w:r>
      <w:r w:rsidRPr="00701B67">
        <w:rPr>
          <w:bCs/>
        </w:rPr>
        <w:t xml:space="preserve"> Mice bearing either NXS2 (</w:t>
      </w:r>
      <w:r w:rsidR="00E50EE6" w:rsidRPr="00701B67">
        <w:rPr>
          <w:bCs/>
        </w:rPr>
        <w:t>A+B</w:t>
      </w:r>
      <w:r w:rsidRPr="00701B67">
        <w:rPr>
          <w:bCs/>
        </w:rPr>
        <w:t>) or 9464D (</w:t>
      </w:r>
      <w:r w:rsidR="00E50EE6" w:rsidRPr="00701B67">
        <w:rPr>
          <w:bCs/>
        </w:rPr>
        <w:t>C</w:t>
      </w:r>
      <w:r w:rsidRPr="00701B67">
        <w:rPr>
          <w:bCs/>
        </w:rPr>
        <w:t xml:space="preserve">) tumours were treated with CPM </w:t>
      </w:r>
      <w:proofErr w:type="spellStart"/>
      <w:r w:rsidRPr="00701B67">
        <w:rPr>
          <w:bCs/>
        </w:rPr>
        <w:t>i.p</w:t>
      </w:r>
      <w:proofErr w:type="spellEnd"/>
      <w:r w:rsidRPr="00701B67">
        <w:rPr>
          <w:bCs/>
        </w:rPr>
        <w:t xml:space="preserve"> and tissues harvested at day 3 for immunophenotyping by flow cytometry (Fig.S3A-C).</w:t>
      </w:r>
      <w:r w:rsidR="00E50EE6" w:rsidRPr="00701B67">
        <w:rPr>
          <w:bCs/>
        </w:rPr>
        <w:t xml:space="preserve"> Contour plot example of CD4</w:t>
      </w:r>
      <w:r w:rsidR="00E50EE6" w:rsidRPr="00701B67">
        <w:rPr>
          <w:bCs/>
          <w:vertAlign w:val="superscript"/>
        </w:rPr>
        <w:t>+</w:t>
      </w:r>
      <w:r w:rsidR="00E50EE6" w:rsidRPr="00701B67">
        <w:rPr>
          <w:bCs/>
        </w:rPr>
        <w:t xml:space="preserve"> FoxP3</w:t>
      </w:r>
      <w:r w:rsidR="00E50EE6" w:rsidRPr="00701B67">
        <w:rPr>
          <w:bCs/>
          <w:vertAlign w:val="superscript"/>
        </w:rPr>
        <w:t>+</w:t>
      </w:r>
      <w:r w:rsidR="00E50EE6" w:rsidRPr="00701B67">
        <w:rPr>
          <w:bCs/>
        </w:rPr>
        <w:t xml:space="preserve"> populations as quantified in A+B, with percentage of CD4</w:t>
      </w:r>
      <w:r w:rsidR="00E50EE6" w:rsidRPr="00701B67">
        <w:rPr>
          <w:bCs/>
          <w:vertAlign w:val="superscript"/>
        </w:rPr>
        <w:t>+</w:t>
      </w:r>
      <w:r w:rsidR="00E50EE6" w:rsidRPr="00701B67">
        <w:rPr>
          <w:bCs/>
        </w:rPr>
        <w:t xml:space="preserve"> cells shown (A).</w:t>
      </w:r>
      <w:r w:rsidRPr="00701B67">
        <w:rPr>
          <w:bCs/>
        </w:rPr>
        <w:t xml:space="preserve"> Proportion of cells are shown as either % of CD3</w:t>
      </w:r>
      <w:r w:rsidRPr="00701B67">
        <w:rPr>
          <w:bCs/>
          <w:vertAlign w:val="superscript"/>
        </w:rPr>
        <w:t>+</w:t>
      </w:r>
      <w:r w:rsidRPr="00701B67">
        <w:rPr>
          <w:bCs/>
        </w:rPr>
        <w:t xml:space="preserve"> cells (</w:t>
      </w:r>
      <w:r w:rsidR="00E50EE6" w:rsidRPr="00701B67">
        <w:rPr>
          <w:bCs/>
        </w:rPr>
        <w:t>B</w:t>
      </w:r>
      <w:r w:rsidRPr="00701B67">
        <w:rPr>
          <w:bCs/>
        </w:rPr>
        <w:t>) or % of total cells (</w:t>
      </w:r>
      <w:r w:rsidR="00E50EE6" w:rsidRPr="00701B67">
        <w:rPr>
          <w:bCs/>
        </w:rPr>
        <w:t>C</w:t>
      </w:r>
      <w:r w:rsidRPr="00701B67">
        <w:rPr>
          <w:bCs/>
        </w:rPr>
        <w:t>). Combination of two experiments, with n=11 (NT); 13 (20); 14 (40); 5 (150) for NXS2 (</w:t>
      </w:r>
      <w:r w:rsidR="00E50EE6" w:rsidRPr="00701B67">
        <w:rPr>
          <w:bCs/>
        </w:rPr>
        <w:t>A+B</w:t>
      </w:r>
      <w:r w:rsidRPr="00701B67">
        <w:rPr>
          <w:bCs/>
        </w:rPr>
        <w:t>) and n=5 for 9464D (</w:t>
      </w:r>
      <w:r w:rsidR="00E50EE6" w:rsidRPr="00701B67">
        <w:rPr>
          <w:bCs/>
        </w:rPr>
        <w:t>C</w:t>
      </w:r>
      <w:proofErr w:type="gramStart"/>
      <w:r w:rsidRPr="00701B67">
        <w:rPr>
          <w:bCs/>
        </w:rPr>
        <w:t>).</w:t>
      </w:r>
      <w:r w:rsidRPr="00701B67">
        <w:rPr>
          <w:b/>
          <w:bCs/>
        </w:rPr>
        <w:t>D</w:t>
      </w:r>
      <w:proofErr w:type="gramEnd"/>
      <w:r w:rsidRPr="00701B67">
        <w:rPr>
          <w:b/>
          <w:bCs/>
        </w:rPr>
        <w:t>)</w:t>
      </w:r>
      <w:r w:rsidRPr="00701B67">
        <w:rPr>
          <w:bCs/>
        </w:rPr>
        <w:t xml:space="preserve"> </w:t>
      </w:r>
      <w:bookmarkStart w:id="0" w:name="OLE_LINK1"/>
      <w:r w:rsidRPr="00701B67">
        <w:rPr>
          <w:bCs/>
        </w:rPr>
        <w:t>Percentage of CD4+ FoxP3+ cells as % of total cells for 9464D tumour bearing mice, treated as described for A</w:t>
      </w:r>
      <w:r w:rsidR="00E50EE6" w:rsidRPr="00701B67">
        <w:rPr>
          <w:bCs/>
        </w:rPr>
        <w:t>-C</w:t>
      </w:r>
      <w:r w:rsidRPr="00701B67">
        <w:rPr>
          <w:bCs/>
        </w:rPr>
        <w:t>.</w:t>
      </w:r>
      <w:bookmarkEnd w:id="0"/>
      <w:r w:rsidRPr="00701B67">
        <w:rPr>
          <w:bCs/>
        </w:rPr>
        <w:t xml:space="preserve"> combination of two experiments with n= 9-12 (PBMCs); n=5 (spleen and lymph nodes). </w:t>
      </w:r>
      <w:r w:rsidRPr="00701B67">
        <w:rPr>
          <w:b/>
          <w:bCs/>
        </w:rPr>
        <w:t>E)</w:t>
      </w:r>
      <w:r w:rsidRPr="00701B67">
        <w:rPr>
          <w:bCs/>
        </w:rPr>
        <w:t xml:space="preserve"> Heat map demonstrating the fold change of CD4+ FoxP3+ cell percentage of </w:t>
      </w:r>
      <w:r w:rsidR="00E50EE6" w:rsidRPr="00701B67">
        <w:rPr>
          <w:bCs/>
        </w:rPr>
        <w:t xml:space="preserve">the </w:t>
      </w:r>
      <w:r w:rsidRPr="00701B67">
        <w:rPr>
          <w:bCs/>
        </w:rPr>
        <w:t xml:space="preserve">CPM treated tissue over </w:t>
      </w:r>
      <w:r w:rsidR="00E50EE6" w:rsidRPr="00701B67">
        <w:rPr>
          <w:bCs/>
        </w:rPr>
        <w:t xml:space="preserve">the </w:t>
      </w:r>
      <w:r w:rsidRPr="00701B67">
        <w:rPr>
          <w:bCs/>
        </w:rPr>
        <w:t>NT</w:t>
      </w:r>
      <w:r w:rsidR="00E50EE6" w:rsidRPr="00701B67">
        <w:rPr>
          <w:bCs/>
        </w:rPr>
        <w:t xml:space="preserve"> tissue</w:t>
      </w:r>
      <w:r w:rsidRPr="00701B67">
        <w:rPr>
          <w:bCs/>
        </w:rPr>
        <w:t xml:space="preserve"> for both NXS2 and 9464D tumour bearing mice. </w:t>
      </w:r>
      <w:r w:rsidRPr="00701B67">
        <w:rPr>
          <w:b/>
          <w:bCs/>
        </w:rPr>
        <w:t>F)</w:t>
      </w:r>
      <w:r w:rsidRPr="00701B67">
        <w:rPr>
          <w:bCs/>
        </w:rPr>
        <w:t xml:space="preserve"> Percentage Ki67+ cells shown as a percentage of FoxP3+ cells in numerous tissues of 9464D tumour bearing mice. N=3 (spleen); n= 9 (Axillary and inguinal LN); n=13 (tumour).</w:t>
      </w:r>
      <w:r w:rsidR="0052625A" w:rsidRPr="00701B67">
        <w:rPr>
          <w:bCs/>
        </w:rPr>
        <w:t xml:space="preserve"> Performed over at least 2 experiments.</w:t>
      </w:r>
      <w:r w:rsidRPr="00701B67">
        <w:rPr>
          <w:bCs/>
        </w:rPr>
        <w:t xml:space="preserve"> LN= lymph node. </w:t>
      </w:r>
      <w:r w:rsidR="00AC1CD1">
        <w:t xml:space="preserve">Data are represented as mean +/- SD. </w:t>
      </w:r>
      <w:r w:rsidRPr="00701B67">
        <w:rPr>
          <w:rFonts w:cstheme="minorHAnsi"/>
          <w:bCs/>
        </w:rPr>
        <w:t>Significance was assessed by t-test with * = p &lt;0.05, ** = p &lt;0.01.</w:t>
      </w:r>
    </w:p>
    <w:p w14:paraId="6A2BA011" w14:textId="77777777" w:rsidR="00105F6F" w:rsidRPr="00701B67" w:rsidRDefault="00105F6F" w:rsidP="00105F6F">
      <w:pPr>
        <w:jc w:val="both"/>
        <w:rPr>
          <w:b/>
        </w:rPr>
      </w:pPr>
    </w:p>
    <w:p w14:paraId="26A8A69C" w14:textId="28FCBABD" w:rsidR="00105F6F" w:rsidRPr="00701B67" w:rsidRDefault="00105F6F" w:rsidP="00105F6F">
      <w:pPr>
        <w:jc w:val="both"/>
      </w:pPr>
      <w:r w:rsidRPr="00701B67">
        <w:rPr>
          <w:b/>
        </w:rPr>
        <w:t>Figure.3 L</w:t>
      </w:r>
      <w:r w:rsidRPr="00701B67">
        <w:rPr>
          <w:b/>
          <w:bCs/>
        </w:rPr>
        <w:t xml:space="preserve">ow dose cyclophosphamide leads to modulation of T cell phenotypes in TILs of subcutaneous neuroblastoma models. </w:t>
      </w:r>
      <w:r w:rsidR="00F65B45" w:rsidRPr="00701B67">
        <w:rPr>
          <w:b/>
          <w:bCs/>
        </w:rPr>
        <w:t>See also Figure.</w:t>
      </w:r>
      <w:r w:rsidR="00AC1CD1">
        <w:rPr>
          <w:b/>
          <w:bCs/>
        </w:rPr>
        <w:t xml:space="preserve">S3D and </w:t>
      </w:r>
      <w:r w:rsidR="00F65B45" w:rsidRPr="00701B67">
        <w:rPr>
          <w:b/>
          <w:bCs/>
        </w:rPr>
        <w:t xml:space="preserve">S7. </w:t>
      </w:r>
      <w:r w:rsidRPr="00701B67">
        <w:rPr>
          <w:b/>
          <w:bCs/>
        </w:rPr>
        <w:t xml:space="preserve">A) </w:t>
      </w:r>
      <w:r w:rsidRPr="00701B67">
        <w:rPr>
          <w:bCs/>
        </w:rPr>
        <w:t xml:space="preserve">Mice bearing 9464D tumours were injected with 40 mg/kg CPM </w:t>
      </w:r>
      <w:proofErr w:type="spellStart"/>
      <w:r w:rsidRPr="00701B67">
        <w:rPr>
          <w:bCs/>
        </w:rPr>
        <w:t>i.p</w:t>
      </w:r>
      <w:proofErr w:type="spellEnd"/>
      <w:r w:rsidRPr="00701B67">
        <w:rPr>
          <w:bCs/>
        </w:rPr>
        <w:t xml:space="preserve"> and tissues harvested at day 3 for immunophenotyping analysis, using flow cytometry (Fig.S3B-D). Percentage of memory populations of CD8+, CD4+ and Treg cells were determined. N=10 per group, performed over two experiments </w:t>
      </w:r>
      <w:r w:rsidRPr="00701B67">
        <w:rPr>
          <w:b/>
          <w:bCs/>
        </w:rPr>
        <w:t>B-D)</w:t>
      </w:r>
      <w:r w:rsidRPr="00701B67">
        <w:rPr>
          <w:bCs/>
        </w:rPr>
        <w:t xml:space="preserve"> </w:t>
      </w:r>
      <w:proofErr w:type="spellStart"/>
      <w:r w:rsidRPr="00701B67">
        <w:rPr>
          <w:bCs/>
        </w:rPr>
        <w:t>geoMFI</w:t>
      </w:r>
      <w:proofErr w:type="spellEnd"/>
      <w:r w:rsidRPr="00701B67">
        <w:rPr>
          <w:bCs/>
        </w:rPr>
        <w:t xml:space="preserve"> expression of several T cell proteins was assessed at both Day 3 and Day 10, on CD8+ (B), FoxP3- (C) and FoxP3+ (D). </w:t>
      </w:r>
      <w:r w:rsidRPr="00701B67">
        <w:rPr>
          <w:b/>
          <w:bCs/>
        </w:rPr>
        <w:t>E)</w:t>
      </w:r>
      <w:r w:rsidRPr="00701B67">
        <w:rPr>
          <w:bCs/>
        </w:rPr>
        <w:t xml:space="preserve"> Summary heat map of fold change over the mean of NT of all proteins assessed by flow cytometry on CD8+, CD4+ and Treg cells at both Day 3 and 10 post CPM. n= 4-10</w:t>
      </w:r>
      <w:r w:rsidRPr="00701B67">
        <w:rPr>
          <w:rFonts w:cstheme="minorHAnsi"/>
          <w:bCs/>
        </w:rPr>
        <w:t xml:space="preserve">, performed over 2 experiments. </w:t>
      </w:r>
      <w:r w:rsidR="00AC1CD1">
        <w:t xml:space="preserve">Data are represented as mean +/- SD. </w:t>
      </w:r>
      <w:r w:rsidRPr="00701B67">
        <w:rPr>
          <w:rFonts w:cstheme="minorHAnsi"/>
          <w:bCs/>
        </w:rPr>
        <w:t>Significance was assessed by t-test with * = p &lt;0.05, ** = p &lt;0.01, *** = p &lt;0.001, **** = p&lt;0.0001.</w:t>
      </w:r>
    </w:p>
    <w:p w14:paraId="2F0C80DF" w14:textId="77777777" w:rsidR="00105F6F" w:rsidRPr="00701B67" w:rsidRDefault="00105F6F" w:rsidP="00105F6F">
      <w:pPr>
        <w:jc w:val="both"/>
        <w:rPr>
          <w:b/>
        </w:rPr>
      </w:pPr>
    </w:p>
    <w:p w14:paraId="0DB8A875" w14:textId="3E4655BB" w:rsidR="00105F6F" w:rsidRPr="00701B67" w:rsidRDefault="00105F6F" w:rsidP="00105F6F">
      <w:pPr>
        <w:jc w:val="both"/>
        <w:rPr>
          <w:rFonts w:cstheme="minorHAnsi"/>
          <w:bCs/>
        </w:rPr>
      </w:pPr>
      <w:r w:rsidRPr="00701B67">
        <w:rPr>
          <w:b/>
        </w:rPr>
        <w:t xml:space="preserve">Figure.4 </w:t>
      </w:r>
      <w:r w:rsidRPr="00701B67">
        <w:rPr>
          <w:b/>
          <w:bCs/>
        </w:rPr>
        <w:t xml:space="preserve">Overexpression of BCL-2 in Tregs prevents depletion by CPM and ablates efficacy of combination therapy in vivo. A) </w:t>
      </w:r>
      <w:r w:rsidRPr="00701B67">
        <w:rPr>
          <w:bCs/>
        </w:rPr>
        <w:t xml:space="preserve">Wild Type (WT) C57BL/6 mice or vav-BCL-2 mice were injected subcutaneously with 9464D cells, then treated with 40 mg/kg CPM </w:t>
      </w:r>
      <w:proofErr w:type="spellStart"/>
      <w:r w:rsidRPr="00701B67">
        <w:rPr>
          <w:bCs/>
        </w:rPr>
        <w:t>i.p</w:t>
      </w:r>
      <w:proofErr w:type="spellEnd"/>
      <w:r w:rsidRPr="00701B67">
        <w:rPr>
          <w:bCs/>
        </w:rPr>
        <w:t xml:space="preserve"> and t</w:t>
      </w:r>
      <w:r w:rsidR="008335D7" w:rsidRPr="00701B67">
        <w:rPr>
          <w:bCs/>
        </w:rPr>
        <w:t>umours</w:t>
      </w:r>
      <w:r w:rsidRPr="00701B67">
        <w:rPr>
          <w:bCs/>
        </w:rPr>
        <w:t xml:space="preserve"> harvested at day 3 for immunophenotyping by flow cytometry (gating strategy shown in Fig.S3B-D).</w:t>
      </w:r>
      <w:r w:rsidRPr="00701B67">
        <w:rPr>
          <w:b/>
          <w:bCs/>
        </w:rPr>
        <w:t xml:space="preserve"> </w:t>
      </w:r>
      <w:r w:rsidRPr="00701B67">
        <w:rPr>
          <w:bCs/>
        </w:rPr>
        <w:t xml:space="preserve">Examples of contour plots of FoxP3 and CD4 expression is shown on the left, with </w:t>
      </w:r>
      <w:r w:rsidRPr="00701B67">
        <w:rPr>
          <w:b/>
          <w:bCs/>
        </w:rPr>
        <w:t>B)</w:t>
      </w:r>
      <w:r w:rsidRPr="00701B67">
        <w:rPr>
          <w:bCs/>
        </w:rPr>
        <w:t xml:space="preserve"> quantification of the percentage of Treg cells demonstrated on the right. n= 5 (CPM) n= 4 (NT). </w:t>
      </w:r>
      <w:r w:rsidRPr="00701B67">
        <w:rPr>
          <w:b/>
          <w:bCs/>
        </w:rPr>
        <w:t>C)</w:t>
      </w:r>
      <w:r w:rsidRPr="00701B67">
        <w:rPr>
          <w:bCs/>
        </w:rPr>
        <w:t xml:space="preserve"> Tumour growth (left) and survival (right) of 9464D tumour bearing WT or vav-BCL-2 mice after single treatment with 40 mg/kg CPM </w:t>
      </w:r>
      <w:proofErr w:type="spellStart"/>
      <w:r w:rsidRPr="00701B67">
        <w:rPr>
          <w:bCs/>
        </w:rPr>
        <w:t>i.p</w:t>
      </w:r>
      <w:proofErr w:type="spellEnd"/>
      <w:r w:rsidRPr="00701B67">
        <w:rPr>
          <w:bCs/>
        </w:rPr>
        <w:t xml:space="preserve"> at </w:t>
      </w:r>
      <w:r w:rsidR="001633F7" w:rsidRPr="00701B67">
        <w:rPr>
          <w:bCs/>
        </w:rPr>
        <w:t>5</w:t>
      </w:r>
      <w:r w:rsidRPr="00701B67">
        <w:rPr>
          <w:bCs/>
        </w:rPr>
        <w:t>x</w:t>
      </w:r>
      <w:r w:rsidR="001633F7" w:rsidRPr="00701B67">
        <w:rPr>
          <w:bCs/>
        </w:rPr>
        <w:t>5</w:t>
      </w:r>
      <w:r w:rsidRPr="00701B67">
        <w:rPr>
          <w:bCs/>
        </w:rPr>
        <w:t xml:space="preserve"> mm tumour size. n= 5-6 per group. Combined data from two independent experiments</w:t>
      </w:r>
      <w:r w:rsidR="0052625A" w:rsidRPr="00701B67">
        <w:rPr>
          <w:bCs/>
        </w:rPr>
        <w:t xml:space="preserve"> (A-C)</w:t>
      </w:r>
      <w:r w:rsidRPr="00701B67">
        <w:rPr>
          <w:bCs/>
        </w:rPr>
        <w:t xml:space="preserve">. </w:t>
      </w:r>
      <w:r w:rsidR="00AC1CD1">
        <w:t xml:space="preserve">Data are represented as mean +/- SD. </w:t>
      </w:r>
      <w:r w:rsidRPr="00701B67">
        <w:rPr>
          <w:rFonts w:cstheme="minorHAnsi"/>
          <w:bCs/>
        </w:rPr>
        <w:t>Significance was assessed by either t-test (B) or Log Rank test (C) with * = p &lt;0.05.</w:t>
      </w:r>
    </w:p>
    <w:p w14:paraId="002341E3" w14:textId="77777777" w:rsidR="00105F6F" w:rsidRPr="00701B67" w:rsidRDefault="00105F6F" w:rsidP="00105F6F">
      <w:pPr>
        <w:jc w:val="both"/>
        <w:rPr>
          <w:b/>
        </w:rPr>
      </w:pPr>
    </w:p>
    <w:p w14:paraId="63A3497A" w14:textId="08B5B939" w:rsidR="00105F6F" w:rsidRPr="00701B67" w:rsidRDefault="00105F6F" w:rsidP="00105F6F">
      <w:pPr>
        <w:jc w:val="both"/>
      </w:pPr>
      <w:r w:rsidRPr="00701B67">
        <w:rPr>
          <w:b/>
        </w:rPr>
        <w:t xml:space="preserve">Figure.5 </w:t>
      </w:r>
      <w:r w:rsidRPr="00701B67">
        <w:rPr>
          <w:b/>
          <w:bCs/>
        </w:rPr>
        <w:t>Combination of low-dose CPM with anti-PD-1 monoclonal antibody therapy increases survival in NXS2 and 9464D models in vivo.</w:t>
      </w:r>
      <w:r w:rsidR="00F65B45" w:rsidRPr="00701B67">
        <w:rPr>
          <w:b/>
          <w:bCs/>
        </w:rPr>
        <w:t xml:space="preserve"> See also Figure.S8, S9 and S10.</w:t>
      </w:r>
      <w:r w:rsidRPr="00701B67">
        <w:rPr>
          <w:b/>
          <w:bCs/>
        </w:rPr>
        <w:t xml:space="preserve"> A) </w:t>
      </w:r>
      <w:r w:rsidRPr="00701B67">
        <w:rPr>
          <w:bCs/>
        </w:rPr>
        <w:t xml:space="preserve">AJ mice bearing NXS2 </w:t>
      </w:r>
      <w:proofErr w:type="spellStart"/>
      <w:r w:rsidRPr="00701B67">
        <w:rPr>
          <w:bCs/>
        </w:rPr>
        <w:lastRenderedPageBreak/>
        <w:t>subcut</w:t>
      </w:r>
      <w:proofErr w:type="spellEnd"/>
      <w:r w:rsidRPr="00701B67">
        <w:rPr>
          <w:bCs/>
        </w:rPr>
        <w:t xml:space="preserve"> tumours were injected with either 40 mg/kg CPM or PBS </w:t>
      </w:r>
      <w:proofErr w:type="spellStart"/>
      <w:r w:rsidRPr="00701B67">
        <w:rPr>
          <w:bCs/>
        </w:rPr>
        <w:t>i.p</w:t>
      </w:r>
      <w:proofErr w:type="spellEnd"/>
      <w:r w:rsidRPr="00701B67">
        <w:rPr>
          <w:bCs/>
        </w:rPr>
        <w:t xml:space="preserve"> (Day 0), followed by 250 </w:t>
      </w:r>
      <w:proofErr w:type="spellStart"/>
      <w:r w:rsidRPr="00701B67">
        <w:rPr>
          <w:rFonts w:cstheme="minorHAnsi"/>
          <w:bCs/>
        </w:rPr>
        <w:t>μ</w:t>
      </w:r>
      <w:r w:rsidRPr="00701B67">
        <w:rPr>
          <w:bCs/>
        </w:rPr>
        <w:t>g</w:t>
      </w:r>
      <w:proofErr w:type="spellEnd"/>
      <w:r w:rsidRPr="00701B67">
        <w:rPr>
          <w:bCs/>
        </w:rPr>
        <w:t xml:space="preserve"> of </w:t>
      </w:r>
      <w:r w:rsidRPr="00701B67">
        <w:rPr>
          <w:rFonts w:cstheme="minorHAnsi"/>
          <w:bCs/>
        </w:rPr>
        <w:t>α</w:t>
      </w:r>
      <w:r w:rsidRPr="00701B67">
        <w:rPr>
          <w:bCs/>
        </w:rPr>
        <w:t>PD-1 antibody or PBS at Day 3+Day 6. Tumour growth was monitored.</w:t>
      </w:r>
      <w:r w:rsidR="00E50EE6" w:rsidRPr="00701B67">
        <w:rPr>
          <w:bCs/>
        </w:rPr>
        <w:t xml:space="preserve"> Example of tumour size comparison at Day 7 post CPM. </w:t>
      </w:r>
      <w:r w:rsidRPr="00701B67">
        <w:rPr>
          <w:bCs/>
        </w:rPr>
        <w:t xml:space="preserve"> </w:t>
      </w:r>
      <w:r w:rsidR="00E50EE6" w:rsidRPr="00701B67">
        <w:rPr>
          <w:b/>
          <w:bCs/>
        </w:rPr>
        <w:t>B</w:t>
      </w:r>
      <w:r w:rsidRPr="00701B67">
        <w:rPr>
          <w:b/>
          <w:bCs/>
        </w:rPr>
        <w:t>)</w:t>
      </w:r>
      <w:r w:rsidRPr="00701B67">
        <w:rPr>
          <w:bCs/>
        </w:rPr>
        <w:t xml:space="preserve"> Survival analysis of A. </w:t>
      </w:r>
      <w:r w:rsidR="00E50EE6" w:rsidRPr="00701B67">
        <w:rPr>
          <w:b/>
          <w:bCs/>
        </w:rPr>
        <w:t>C</w:t>
      </w:r>
      <w:r w:rsidRPr="00701B67">
        <w:rPr>
          <w:b/>
          <w:bCs/>
        </w:rPr>
        <w:t>)</w:t>
      </w:r>
      <w:r w:rsidRPr="00701B67">
        <w:rPr>
          <w:bCs/>
        </w:rPr>
        <w:t xml:space="preserve"> PD-1 expression on CD8+, FoxP3- and FoxP3+ T cells demonstrated as </w:t>
      </w:r>
      <w:proofErr w:type="spellStart"/>
      <w:r w:rsidRPr="00701B67">
        <w:rPr>
          <w:bCs/>
        </w:rPr>
        <w:t>geoMFI</w:t>
      </w:r>
      <w:proofErr w:type="spellEnd"/>
      <w:r w:rsidRPr="00701B67">
        <w:rPr>
          <w:bCs/>
        </w:rPr>
        <w:t xml:space="preserve"> above background. For A-</w:t>
      </w:r>
      <w:r w:rsidR="00E50EE6" w:rsidRPr="00701B67">
        <w:rPr>
          <w:bCs/>
        </w:rPr>
        <w:t>C</w:t>
      </w:r>
      <w:r w:rsidRPr="00701B67">
        <w:rPr>
          <w:bCs/>
        </w:rPr>
        <w:t xml:space="preserve"> example shown of two experiments with n=5-10 per group. </w:t>
      </w:r>
      <w:r w:rsidR="00E50EE6" w:rsidRPr="00701B67">
        <w:rPr>
          <w:rFonts w:cstheme="minorHAnsi"/>
          <w:b/>
          <w:bCs/>
        </w:rPr>
        <w:t>D</w:t>
      </w:r>
      <w:r w:rsidRPr="00701B67">
        <w:rPr>
          <w:rFonts w:cstheme="minorHAnsi"/>
          <w:b/>
          <w:bCs/>
        </w:rPr>
        <w:t>)</w:t>
      </w:r>
      <w:r w:rsidRPr="00701B67">
        <w:rPr>
          <w:rFonts w:cstheme="minorHAnsi"/>
          <w:bCs/>
        </w:rPr>
        <w:t xml:space="preserve"> 9464D mice were injected subcutaneously with 9464D cells. At palpable tumour size (Day 0) mice were treated as described in A. Tumour growth was recorded. </w:t>
      </w:r>
      <w:r w:rsidR="00E50EE6" w:rsidRPr="00701B67">
        <w:rPr>
          <w:rFonts w:cstheme="minorHAnsi"/>
          <w:b/>
          <w:bCs/>
        </w:rPr>
        <w:t>E</w:t>
      </w:r>
      <w:r w:rsidRPr="00701B67">
        <w:rPr>
          <w:rFonts w:cstheme="minorHAnsi"/>
          <w:b/>
          <w:bCs/>
        </w:rPr>
        <w:t>)</w:t>
      </w:r>
      <w:r w:rsidRPr="00701B67">
        <w:rPr>
          <w:rFonts w:cstheme="minorHAnsi"/>
          <w:bCs/>
        </w:rPr>
        <w:t xml:space="preserve"> Example of tumour size comparison at Day 10 post CPM. </w:t>
      </w:r>
      <w:r w:rsidR="00E50EE6" w:rsidRPr="00701B67">
        <w:rPr>
          <w:rFonts w:cstheme="minorHAnsi"/>
          <w:b/>
          <w:bCs/>
        </w:rPr>
        <w:t>F</w:t>
      </w:r>
      <w:r w:rsidRPr="00701B67">
        <w:rPr>
          <w:rFonts w:cstheme="minorHAnsi"/>
          <w:b/>
          <w:bCs/>
        </w:rPr>
        <w:t>)</w:t>
      </w:r>
      <w:r w:rsidRPr="00701B67">
        <w:rPr>
          <w:rFonts w:cstheme="minorHAnsi"/>
          <w:bCs/>
        </w:rPr>
        <w:t xml:space="preserve"> Survival analysis of </w:t>
      </w:r>
      <w:r w:rsidR="00E50EE6" w:rsidRPr="00701B67">
        <w:rPr>
          <w:rFonts w:cstheme="minorHAnsi"/>
          <w:bCs/>
        </w:rPr>
        <w:t>D</w:t>
      </w:r>
      <w:r w:rsidRPr="00701B67">
        <w:rPr>
          <w:bCs/>
        </w:rPr>
        <w:t xml:space="preserve">. For </w:t>
      </w:r>
      <w:r w:rsidR="00E50EE6" w:rsidRPr="00701B67">
        <w:rPr>
          <w:bCs/>
        </w:rPr>
        <w:t>D</w:t>
      </w:r>
      <w:r w:rsidRPr="00701B67">
        <w:rPr>
          <w:bCs/>
        </w:rPr>
        <w:t>-</w:t>
      </w:r>
      <w:r w:rsidR="00E50EE6" w:rsidRPr="00701B67">
        <w:rPr>
          <w:bCs/>
        </w:rPr>
        <w:t>F</w:t>
      </w:r>
      <w:r w:rsidRPr="00701B67">
        <w:rPr>
          <w:bCs/>
        </w:rPr>
        <w:t xml:space="preserve"> example shown of two experiments with n=5-10 per group (E-G).</w:t>
      </w:r>
      <w:r w:rsidR="00AC1CD1">
        <w:rPr>
          <w:bCs/>
        </w:rPr>
        <w:t xml:space="preserve"> </w:t>
      </w:r>
      <w:r w:rsidR="00AC1CD1">
        <w:t xml:space="preserve">Data are represented as mean +/- SD. </w:t>
      </w:r>
      <w:r w:rsidRPr="00701B67">
        <w:rPr>
          <w:rFonts w:cstheme="minorHAnsi"/>
          <w:bCs/>
        </w:rPr>
        <w:t>Significance was assessed by either t-test (</w:t>
      </w:r>
      <w:r w:rsidR="000C02A5" w:rsidRPr="00701B67">
        <w:rPr>
          <w:rFonts w:cstheme="minorHAnsi"/>
          <w:bCs/>
        </w:rPr>
        <w:t>A</w:t>
      </w:r>
      <w:r w:rsidRPr="00701B67">
        <w:rPr>
          <w:rFonts w:cstheme="minorHAnsi"/>
          <w:bCs/>
        </w:rPr>
        <w:t>+</w:t>
      </w:r>
      <w:r w:rsidR="000C02A5" w:rsidRPr="00701B67">
        <w:rPr>
          <w:rFonts w:cstheme="minorHAnsi"/>
          <w:bCs/>
        </w:rPr>
        <w:t>C</w:t>
      </w:r>
      <w:r w:rsidRPr="00701B67">
        <w:rPr>
          <w:rFonts w:cstheme="minorHAnsi"/>
          <w:bCs/>
        </w:rPr>
        <w:t>+</w:t>
      </w:r>
      <w:r w:rsidR="000C02A5" w:rsidRPr="00701B67">
        <w:rPr>
          <w:rFonts w:cstheme="minorHAnsi"/>
          <w:bCs/>
        </w:rPr>
        <w:t>E</w:t>
      </w:r>
      <w:r w:rsidRPr="00701B67">
        <w:rPr>
          <w:rFonts w:cstheme="minorHAnsi"/>
          <w:bCs/>
        </w:rPr>
        <w:t>) or Log Rank test (</w:t>
      </w:r>
      <w:r w:rsidR="000C02A5" w:rsidRPr="00701B67">
        <w:rPr>
          <w:rFonts w:cstheme="minorHAnsi"/>
          <w:bCs/>
        </w:rPr>
        <w:t>B</w:t>
      </w:r>
      <w:r w:rsidRPr="00701B67">
        <w:rPr>
          <w:rFonts w:cstheme="minorHAnsi"/>
          <w:bCs/>
        </w:rPr>
        <w:t>+</w:t>
      </w:r>
      <w:r w:rsidR="000C02A5" w:rsidRPr="00701B67">
        <w:rPr>
          <w:rFonts w:cstheme="minorHAnsi"/>
          <w:bCs/>
        </w:rPr>
        <w:t>F</w:t>
      </w:r>
      <w:r w:rsidRPr="00701B67">
        <w:rPr>
          <w:rFonts w:cstheme="minorHAnsi"/>
          <w:bCs/>
        </w:rPr>
        <w:t>) with * = p &lt;0.05, ** = p &lt;0.01,</w:t>
      </w:r>
      <w:r w:rsidR="00CF34AC" w:rsidRPr="00701B67">
        <w:rPr>
          <w:rFonts w:cstheme="minorHAnsi"/>
          <w:bCs/>
        </w:rPr>
        <w:t xml:space="preserve"> *** = p &lt;0.001, **** = p&lt;0.0001.</w:t>
      </w:r>
    </w:p>
    <w:p w14:paraId="0A46A704" w14:textId="77777777" w:rsidR="00105F6F" w:rsidRPr="00701B67" w:rsidRDefault="00105F6F" w:rsidP="00105F6F">
      <w:pPr>
        <w:jc w:val="both"/>
        <w:rPr>
          <w:b/>
        </w:rPr>
      </w:pPr>
    </w:p>
    <w:p w14:paraId="5381F036" w14:textId="77E99E46" w:rsidR="00105F6F" w:rsidRPr="00701B67" w:rsidRDefault="00105F6F" w:rsidP="00105F6F">
      <w:pPr>
        <w:jc w:val="both"/>
      </w:pPr>
      <w:r w:rsidRPr="00701B67">
        <w:rPr>
          <w:b/>
        </w:rPr>
        <w:t xml:space="preserve">Figure.6 </w:t>
      </w:r>
      <w:r w:rsidRPr="00701B67">
        <w:rPr>
          <w:b/>
          <w:bCs/>
        </w:rPr>
        <w:t xml:space="preserve">Depletion of Tregs by ‘low dose’ CPM is transient. A) </w:t>
      </w:r>
      <w:r w:rsidRPr="00701B67">
        <w:rPr>
          <w:bCs/>
        </w:rPr>
        <w:t xml:space="preserve">AJ mice bearing NXS2 </w:t>
      </w:r>
      <w:proofErr w:type="spellStart"/>
      <w:r w:rsidRPr="00701B67">
        <w:rPr>
          <w:bCs/>
        </w:rPr>
        <w:t>subcut</w:t>
      </w:r>
      <w:proofErr w:type="spellEnd"/>
      <w:r w:rsidRPr="00701B67">
        <w:rPr>
          <w:bCs/>
        </w:rPr>
        <w:t xml:space="preserve"> tumours were injected with either 40 mg/kg CPM or PBS </w:t>
      </w:r>
      <w:proofErr w:type="spellStart"/>
      <w:r w:rsidRPr="00701B67">
        <w:rPr>
          <w:bCs/>
        </w:rPr>
        <w:t>i.p</w:t>
      </w:r>
      <w:proofErr w:type="spellEnd"/>
      <w:r w:rsidRPr="00701B67">
        <w:rPr>
          <w:bCs/>
        </w:rPr>
        <w:t xml:space="preserve"> (Day 0), followed by 250 </w:t>
      </w:r>
      <w:proofErr w:type="spellStart"/>
      <w:r w:rsidRPr="00701B67">
        <w:rPr>
          <w:rFonts w:cstheme="minorHAnsi"/>
          <w:bCs/>
        </w:rPr>
        <w:t>μ</w:t>
      </w:r>
      <w:r w:rsidRPr="00701B67">
        <w:rPr>
          <w:bCs/>
        </w:rPr>
        <w:t>g</w:t>
      </w:r>
      <w:proofErr w:type="spellEnd"/>
      <w:r w:rsidRPr="00701B67">
        <w:rPr>
          <w:bCs/>
        </w:rPr>
        <w:t xml:space="preserve"> of </w:t>
      </w:r>
      <w:r w:rsidRPr="00701B67">
        <w:rPr>
          <w:rFonts w:cstheme="minorHAnsi"/>
          <w:bCs/>
        </w:rPr>
        <w:t>α</w:t>
      </w:r>
      <w:r w:rsidRPr="00701B67">
        <w:rPr>
          <w:bCs/>
        </w:rPr>
        <w:t xml:space="preserve">PD-1 </w:t>
      </w:r>
      <w:r w:rsidR="00E023DF" w:rsidRPr="00701B67">
        <w:rPr>
          <w:bCs/>
        </w:rPr>
        <w:t xml:space="preserve">(Fc-null) </w:t>
      </w:r>
      <w:r w:rsidRPr="00701B67">
        <w:rPr>
          <w:bCs/>
        </w:rPr>
        <w:t xml:space="preserve">antibody or PBS at Day 3+Day 6. At Day 11 mice were culled and tumours were harvested for immunophenotyping by flow cytometry. Percentage of CD8+, CD4+ FoxP3+ and CD4+ FoxP3+ cells are demonstrated as a % of CD45+ cells. Data collected over two independent experiments, with n=5 per group. </w:t>
      </w:r>
      <w:r w:rsidRPr="00701B67">
        <w:rPr>
          <w:b/>
          <w:bCs/>
        </w:rPr>
        <w:t xml:space="preserve">B) </w:t>
      </w:r>
      <w:r w:rsidRPr="00701B67">
        <w:rPr>
          <w:bCs/>
        </w:rPr>
        <w:t xml:space="preserve">C57BL/6 mice bearing 9464D tumours were treated with 40 mg/kg CPM (Day 0). Tumours were harvested at either Day 3 or Day 10. Example contour plots of FoxP3 and CD4 expression, with percentages of FoxP3+ cells shown. </w:t>
      </w:r>
      <w:r w:rsidRPr="00701B67">
        <w:rPr>
          <w:b/>
          <w:bCs/>
        </w:rPr>
        <w:t xml:space="preserve">C+D) </w:t>
      </w:r>
      <w:r w:rsidRPr="00701B67">
        <w:rPr>
          <w:bCs/>
        </w:rPr>
        <w:t>As in B with data of T cell populations in tumours shown as a percentage of total cells (CD45+) or percentage of CD45, and T cell ratios shown in D)</w:t>
      </w:r>
      <w:r w:rsidRPr="00701B67">
        <w:rPr>
          <w:b/>
          <w:bCs/>
        </w:rPr>
        <w:t xml:space="preserve">. </w:t>
      </w:r>
      <w:r w:rsidRPr="00701B67">
        <w:rPr>
          <w:bCs/>
        </w:rPr>
        <w:t xml:space="preserve">Data collated from two independent experiments with n=9 (NT) and n=10 (CPM). </w:t>
      </w:r>
      <w:r w:rsidRPr="00701B67">
        <w:rPr>
          <w:b/>
          <w:bCs/>
        </w:rPr>
        <w:t>E)</w:t>
      </w:r>
      <w:r w:rsidRPr="00701B67">
        <w:rPr>
          <w:bCs/>
        </w:rPr>
        <w:t xml:space="preserve"> Summary heat map of T cell populations in CPM treated tumours as fold change of NT. </w:t>
      </w:r>
      <w:r w:rsidR="00AC1CD1">
        <w:t xml:space="preserve">Data are represented as mean +/- SD. </w:t>
      </w:r>
      <w:r w:rsidRPr="00701B67">
        <w:rPr>
          <w:rFonts w:cstheme="minorHAnsi"/>
          <w:bCs/>
        </w:rPr>
        <w:t>Significance was assessed by t-test with * = p &lt;0.05, ** = p &lt;0.01, *** = p &lt;0.001, **** = p&lt;0.0001.</w:t>
      </w:r>
    </w:p>
    <w:p w14:paraId="3AE92474" w14:textId="77777777" w:rsidR="00105F6F" w:rsidRPr="00701B67" w:rsidRDefault="00105F6F" w:rsidP="00105F6F">
      <w:pPr>
        <w:jc w:val="both"/>
        <w:rPr>
          <w:b/>
        </w:rPr>
      </w:pPr>
    </w:p>
    <w:p w14:paraId="1D285201" w14:textId="7C79A681" w:rsidR="00105F6F" w:rsidRPr="00701B67" w:rsidRDefault="00105F6F" w:rsidP="00105F6F">
      <w:pPr>
        <w:jc w:val="both"/>
        <w:rPr>
          <w:b/>
        </w:rPr>
      </w:pPr>
      <w:r w:rsidRPr="00701B67">
        <w:rPr>
          <w:b/>
        </w:rPr>
        <w:t xml:space="preserve">Figure.7 </w:t>
      </w:r>
      <w:r w:rsidRPr="00701B67">
        <w:rPr>
          <w:b/>
          <w:bCs/>
        </w:rPr>
        <w:t xml:space="preserve">Improved efficacy with CPM and anti-PD-1 combination therapy in 9464D and TH-MYCN models. A) </w:t>
      </w:r>
      <w:r w:rsidRPr="00701B67">
        <w:rPr>
          <w:bCs/>
        </w:rPr>
        <w:t>C57BL/6 mice</w:t>
      </w:r>
      <w:r w:rsidRPr="00701B67">
        <w:t xml:space="preserve"> bearing 9464D </w:t>
      </w:r>
      <w:proofErr w:type="spellStart"/>
      <w:r w:rsidRPr="00701B67">
        <w:t>subcut</w:t>
      </w:r>
      <w:proofErr w:type="spellEnd"/>
      <w:r w:rsidRPr="00701B67">
        <w:t xml:space="preserve"> tumours were treated with 40 mg/kg CPM </w:t>
      </w:r>
      <w:proofErr w:type="spellStart"/>
      <w:r w:rsidRPr="00701B67">
        <w:t>i.p</w:t>
      </w:r>
      <w:proofErr w:type="spellEnd"/>
      <w:r w:rsidRPr="00701B67">
        <w:t xml:space="preserve"> or PBS (Day 0). Day 3+6 mice were treated with 250 </w:t>
      </w:r>
      <w:proofErr w:type="spellStart"/>
      <w:r w:rsidRPr="00701B67">
        <w:rPr>
          <w:rFonts w:cstheme="minorHAnsi"/>
        </w:rPr>
        <w:t>μ</w:t>
      </w:r>
      <w:r w:rsidRPr="00701B67">
        <w:t>g</w:t>
      </w:r>
      <w:proofErr w:type="spellEnd"/>
      <w:r w:rsidRPr="00701B67">
        <w:t xml:space="preserve"> of anti-PD-1 </w:t>
      </w:r>
      <w:r w:rsidR="00E023DF" w:rsidRPr="00701B67">
        <w:t xml:space="preserve">(Fc-null) </w:t>
      </w:r>
      <w:r w:rsidRPr="00701B67">
        <w:t xml:space="preserve">antibody </w:t>
      </w:r>
      <w:proofErr w:type="spellStart"/>
      <w:r w:rsidRPr="00701B67">
        <w:t>i.p.</w:t>
      </w:r>
      <w:proofErr w:type="spellEnd"/>
      <w:r w:rsidRPr="00701B67">
        <w:t xml:space="preserve"> Mice were then treated on a weekly basis with either 40 mg/kg CPM, 150 </w:t>
      </w:r>
      <w:proofErr w:type="spellStart"/>
      <w:r w:rsidRPr="00701B67">
        <w:rPr>
          <w:rFonts w:cstheme="minorHAnsi"/>
        </w:rPr>
        <w:t>μ</w:t>
      </w:r>
      <w:r w:rsidRPr="00701B67">
        <w:t>g</w:t>
      </w:r>
      <w:proofErr w:type="spellEnd"/>
      <w:r w:rsidRPr="00701B67">
        <w:t xml:space="preserve"> anti-PD-1 or both CPM and anti-PD-1, until end point was reached. Experiment schematic is demonstrated. </w:t>
      </w:r>
      <w:r w:rsidRPr="00701B67">
        <w:rPr>
          <w:b/>
        </w:rPr>
        <w:t>B+C)</w:t>
      </w:r>
      <w:r w:rsidRPr="00701B67">
        <w:t xml:space="preserve"> Tumour growth curves of each group (B), with average tumour growth shown in C.</w:t>
      </w:r>
      <w:r w:rsidR="00347D75" w:rsidRPr="00701B67">
        <w:t xml:space="preserve"> Dotted line denotes treatment start point</w:t>
      </w:r>
      <w:r w:rsidR="0052625A" w:rsidRPr="00701B67">
        <w:t xml:space="preserve"> at Day 20 where tumours were ~5x5 mm</w:t>
      </w:r>
      <w:r w:rsidR="00347D75" w:rsidRPr="00701B67">
        <w:t xml:space="preserve">. </w:t>
      </w:r>
      <w:r w:rsidRPr="00701B67">
        <w:rPr>
          <w:b/>
        </w:rPr>
        <w:t>D)</w:t>
      </w:r>
      <w:r w:rsidRPr="00701B67">
        <w:t xml:space="preserve"> Example tumour size comparison between groups at Day 18. </w:t>
      </w:r>
      <w:r w:rsidRPr="00701B67">
        <w:rPr>
          <w:b/>
        </w:rPr>
        <w:t>E)</w:t>
      </w:r>
      <w:r w:rsidRPr="00701B67">
        <w:t xml:space="preserve"> Survival curve of all groups. Example shown of two independent experiments (B-D) with n= 8 (NT), n=5 (All other groups). Combined data from two experiments shown in E with n=10-15 per group. </w:t>
      </w:r>
      <w:r w:rsidRPr="00701B67">
        <w:rPr>
          <w:b/>
        </w:rPr>
        <w:t>F)</w:t>
      </w:r>
      <w:r w:rsidR="00C57CA5" w:rsidRPr="00701B67">
        <w:t xml:space="preserve"> H</w:t>
      </w:r>
      <w:r w:rsidRPr="00701B67">
        <w:t>et</w:t>
      </w:r>
      <w:r w:rsidR="00C57CA5" w:rsidRPr="00701B67">
        <w:t>erozygous</w:t>
      </w:r>
      <w:r w:rsidRPr="00701B67">
        <w:t xml:space="preserve"> TH-MYCN mice with ~1 cm palpable tumours were injected with either 40 mg/kg CPM or PBS </w:t>
      </w:r>
      <w:proofErr w:type="spellStart"/>
      <w:r w:rsidRPr="00701B67">
        <w:t>i.p</w:t>
      </w:r>
      <w:proofErr w:type="spellEnd"/>
      <w:r w:rsidRPr="00701B67">
        <w:t xml:space="preserve"> (Day 0). On Day 3+6 either 250 </w:t>
      </w:r>
      <w:proofErr w:type="spellStart"/>
      <w:r w:rsidRPr="00701B67">
        <w:rPr>
          <w:rFonts w:cstheme="minorHAnsi"/>
        </w:rPr>
        <w:t>μ</w:t>
      </w:r>
      <w:r w:rsidRPr="00701B67">
        <w:t>g</w:t>
      </w:r>
      <w:proofErr w:type="spellEnd"/>
      <w:r w:rsidRPr="00701B67">
        <w:t xml:space="preserve"> of anti-PD-1 </w:t>
      </w:r>
      <w:r w:rsidR="00E023DF" w:rsidRPr="00701B67">
        <w:t xml:space="preserve">(Fc-null) </w:t>
      </w:r>
      <w:r w:rsidRPr="00701B67">
        <w:t xml:space="preserve">antibody or PBS was given </w:t>
      </w:r>
      <w:proofErr w:type="spellStart"/>
      <w:r w:rsidRPr="00701B67">
        <w:t>i.p.</w:t>
      </w:r>
      <w:proofErr w:type="spellEnd"/>
      <w:r w:rsidRPr="00701B67">
        <w:t xml:space="preserve"> Mice were monitored until end point where survival curve was generated. Data points</w:t>
      </w:r>
      <w:r w:rsidR="00C57CA5" w:rsidRPr="00701B67">
        <w:t xml:space="preserve"> represent one experiment</w:t>
      </w:r>
      <w:r w:rsidRPr="00701B67">
        <w:t xml:space="preserve"> collected over time due to spontaneity of tumour development</w:t>
      </w:r>
      <w:r w:rsidR="00C57CA5" w:rsidRPr="00701B67">
        <w:t>, confirmatory of the data collected with the 9464D (E)</w:t>
      </w:r>
      <w:r w:rsidRPr="00701B67">
        <w:t xml:space="preserve">. n= </w:t>
      </w:r>
      <w:r w:rsidR="00AE3B1D" w:rsidRPr="00701B67">
        <w:t>3</w:t>
      </w:r>
      <w:r w:rsidRPr="00701B67">
        <w:t>-9 per group.</w:t>
      </w:r>
      <w:r w:rsidRPr="00701B67">
        <w:rPr>
          <w:b/>
        </w:rPr>
        <w:t xml:space="preserve"> </w:t>
      </w:r>
      <w:r w:rsidR="00AC1CD1">
        <w:t xml:space="preserve">Data are represented as mean +/- SD. </w:t>
      </w:r>
      <w:r w:rsidRPr="00701B67">
        <w:rPr>
          <w:rFonts w:cstheme="minorHAnsi"/>
          <w:bCs/>
        </w:rPr>
        <w:t>Significance was assessed by t-test (D) or Log-Rank test (E+F) with * = p &lt;0.05, ** = p &lt;0.01, *** = p &lt;0.001, **** = p&lt;0.0001.</w:t>
      </w:r>
    </w:p>
    <w:p w14:paraId="18CAF09C" w14:textId="0BDEF62A" w:rsidR="00386CFB" w:rsidRPr="00701B67" w:rsidRDefault="00386CFB" w:rsidP="00386CFB">
      <w:pPr>
        <w:rPr>
          <w:b/>
        </w:rPr>
      </w:pPr>
      <w:r w:rsidRPr="00701B67">
        <w:rPr>
          <w:b/>
        </w:rPr>
        <w:t>STAR METHODS</w:t>
      </w:r>
    </w:p>
    <w:p w14:paraId="5277A3D9" w14:textId="0031FD31" w:rsidR="00386CFB" w:rsidRPr="00701B67" w:rsidRDefault="00386CFB" w:rsidP="00386CFB">
      <w:pPr>
        <w:rPr>
          <w:b/>
        </w:rPr>
      </w:pPr>
      <w:r w:rsidRPr="00701B67">
        <w:rPr>
          <w:b/>
        </w:rPr>
        <w:t>RESOURCE AVAILABILITY</w:t>
      </w:r>
    </w:p>
    <w:p w14:paraId="52D5AF85" w14:textId="77777777" w:rsidR="00386CFB" w:rsidRPr="00701B67" w:rsidRDefault="00386CFB" w:rsidP="00386CFB">
      <w:pPr>
        <w:rPr>
          <w:b/>
          <w:i/>
        </w:rPr>
      </w:pPr>
      <w:r w:rsidRPr="00701B67">
        <w:rPr>
          <w:b/>
          <w:i/>
        </w:rPr>
        <w:t>Lead contact</w:t>
      </w:r>
    </w:p>
    <w:p w14:paraId="6ABB6C89" w14:textId="6BE8FCD8" w:rsidR="00386CFB" w:rsidRPr="00701B67" w:rsidRDefault="00386CFB" w:rsidP="00386CFB">
      <w:r w:rsidRPr="00701B67">
        <w:lastRenderedPageBreak/>
        <w:t>Further information and requests for resources and reagents should be directed to and will be fulfilled by the lead contact, Stephen Beers (</w:t>
      </w:r>
      <w:hyperlink r:id="rId11" w:history="1">
        <w:r w:rsidRPr="00701B67">
          <w:rPr>
            <w:rStyle w:val="Hyperlink"/>
          </w:rPr>
          <w:t>s.a.beers@soton.ac.uk</w:t>
        </w:r>
      </w:hyperlink>
      <w:r w:rsidRPr="00701B67">
        <w:t>)</w:t>
      </w:r>
      <w:r w:rsidR="008D0529" w:rsidRPr="00701B67">
        <w:t>.</w:t>
      </w:r>
    </w:p>
    <w:p w14:paraId="333FC133" w14:textId="77777777" w:rsidR="00386CFB" w:rsidRPr="00701B67" w:rsidRDefault="00386CFB" w:rsidP="00386CFB">
      <w:pPr>
        <w:rPr>
          <w:b/>
          <w:i/>
        </w:rPr>
      </w:pPr>
      <w:r w:rsidRPr="00701B67">
        <w:rPr>
          <w:b/>
          <w:i/>
        </w:rPr>
        <w:t>Materials availability</w:t>
      </w:r>
    </w:p>
    <w:p w14:paraId="2FE39DEA" w14:textId="77777777" w:rsidR="00386CFB" w:rsidRPr="00701B67" w:rsidRDefault="00386CFB" w:rsidP="00386CFB">
      <w:r w:rsidRPr="00701B67">
        <w:t>This study did not generate new unique reagents.</w:t>
      </w:r>
    </w:p>
    <w:p w14:paraId="4A2DF26C" w14:textId="77777777" w:rsidR="00386CFB" w:rsidRPr="00701B67" w:rsidRDefault="00386CFB" w:rsidP="00386CFB">
      <w:pPr>
        <w:rPr>
          <w:b/>
          <w:i/>
        </w:rPr>
      </w:pPr>
      <w:r w:rsidRPr="00701B67">
        <w:rPr>
          <w:b/>
          <w:i/>
        </w:rPr>
        <w:t>Data and code availability</w:t>
      </w:r>
    </w:p>
    <w:p w14:paraId="77EFEFA4" w14:textId="77777777" w:rsidR="0015044A" w:rsidRDefault="00386CFB" w:rsidP="000D6CA7">
      <w:pPr>
        <w:pStyle w:val="ListParagraph"/>
        <w:numPr>
          <w:ilvl w:val="0"/>
          <w:numId w:val="7"/>
        </w:numPr>
      </w:pPr>
      <w:r w:rsidRPr="00701B67">
        <w:t xml:space="preserve">All data reported in this paper will be shared by the lead contact upon request. </w:t>
      </w:r>
    </w:p>
    <w:p w14:paraId="3F212415" w14:textId="77777777" w:rsidR="0015044A" w:rsidRDefault="00386CFB" w:rsidP="000D6CA7">
      <w:pPr>
        <w:pStyle w:val="ListParagraph"/>
        <w:numPr>
          <w:ilvl w:val="0"/>
          <w:numId w:val="7"/>
        </w:numPr>
      </w:pPr>
      <w:r w:rsidRPr="00701B67">
        <w:t xml:space="preserve">This paper does not report original code. </w:t>
      </w:r>
    </w:p>
    <w:p w14:paraId="5FB9FFF6" w14:textId="524BC067" w:rsidR="00386CFB" w:rsidRPr="00701B67" w:rsidRDefault="00386CFB" w:rsidP="000D6CA7">
      <w:pPr>
        <w:pStyle w:val="ListParagraph"/>
        <w:numPr>
          <w:ilvl w:val="0"/>
          <w:numId w:val="7"/>
        </w:numPr>
      </w:pPr>
      <w:r w:rsidRPr="00701B67">
        <w:t xml:space="preserve">Any additional information required to reanalyse the data reported in this paper is available from the lead contact upon request. </w:t>
      </w:r>
    </w:p>
    <w:p w14:paraId="7D9D5B54" w14:textId="77777777" w:rsidR="00386CFB" w:rsidRPr="00701B67" w:rsidRDefault="00386CFB" w:rsidP="00386CFB">
      <w:pPr>
        <w:rPr>
          <w:b/>
        </w:rPr>
      </w:pPr>
      <w:r w:rsidRPr="00701B67">
        <w:rPr>
          <w:b/>
        </w:rPr>
        <w:t>EXPERIMENTAL MODEL AND SUBJECT DETAILS</w:t>
      </w:r>
    </w:p>
    <w:p w14:paraId="18C592FD" w14:textId="77777777" w:rsidR="00386CFB" w:rsidRPr="00701B67" w:rsidRDefault="00386CFB" w:rsidP="00386CFB">
      <w:pPr>
        <w:rPr>
          <w:b/>
          <w:i/>
        </w:rPr>
      </w:pPr>
      <w:r w:rsidRPr="00701B67">
        <w:rPr>
          <w:b/>
          <w:i/>
        </w:rPr>
        <w:t xml:space="preserve">Mice </w:t>
      </w:r>
    </w:p>
    <w:p w14:paraId="6EA4B5EB" w14:textId="65EF3897" w:rsidR="00386CFB" w:rsidRPr="00701B67" w:rsidRDefault="00386CFB" w:rsidP="00386CFB">
      <w:r w:rsidRPr="00701B67">
        <w:t xml:space="preserve">Mice were bred and maintained in local facilities and experiments approved by the local ethical committee under Home Office licences RRF30/2964, PB24EEE31 and P81E129B7. Experiments conformed to the Animal Scientific Procedure Act (UK). </w:t>
      </w:r>
      <w:r w:rsidR="00730A50" w:rsidRPr="00730A50">
        <w:t>All animal experiments had ethical approval from the University of Southampton Animal welfare and ethics review board (AWERB).</w:t>
      </w:r>
      <w:r w:rsidR="00730A50">
        <w:t xml:space="preserve"> </w:t>
      </w:r>
      <w:r w:rsidRPr="00701B67">
        <w:t xml:space="preserve">A/J and C57BL/6 female mice were bred locally at the University of Southampton. TH-MYCN transgenic mice were developed by Weiss et al </w:t>
      </w:r>
      <w:r w:rsidRPr="00701B67">
        <w:fldChar w:fldCharType="begin">
          <w:fldData xml:space="preserve">PEVuZE5vdGU+PENpdGU+PEF1dGhvcj5XZWlzczwvQXV0aG9yPjxZZWFyPjE5OTc8L1llYXI+PFJl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</w:fldData>
        </w:fldChar>
      </w:r>
      <w:r w:rsidR="00B64A7F">
        <w:instrText xml:space="preserve"> ADDIN EN.CITE </w:instrText>
      </w:r>
      <w:r w:rsidR="00B64A7F">
        <w:fldChar w:fldCharType="begin">
          <w:fldData xml:space="preserve">PEVuZE5vdGU+PENpdGU+PEF1dGhvcj5XZWlzczwvQXV0aG9yPjxZZWFyPjE5OTc8L1llYXI+PFJl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</w:fldData>
        </w:fldChar>
      </w:r>
      <w:r w:rsidR="00B64A7F">
        <w:instrText xml:space="preserve"> ADDIN EN.CITE.DATA </w:instrText>
      </w:r>
      <w:r w:rsidR="00B64A7F">
        <w:fldChar w:fldCharType="end"/>
      </w:r>
      <w:r w:rsidRPr="00701B67">
        <w:fldChar w:fldCharType="separate"/>
      </w:r>
      <w:r w:rsidR="00B64A7F">
        <w:rPr>
          <w:noProof/>
        </w:rPr>
        <w:t>(Weiss et al., 1997)</w:t>
      </w:r>
      <w:r w:rsidRPr="00701B67">
        <w:fldChar w:fldCharType="end"/>
      </w:r>
      <w:r w:rsidRPr="00701B67">
        <w:t>. Heterozygous (het) mice are used to allow for full development of the immune system before tumour appearance. Female (&lt;12 weeks old) Vav-B cell lymphoma 2 (BCL-2) transgenic mice on C57BL/6 background were developed by Ogilvy et al, and have haematopoietic cells resistance to apoptosis</w:t>
      </w:r>
      <w:r w:rsidRPr="00701B67">
        <w:fldChar w:fldCharType="begin">
          <w:fldData xml:space="preserve">PEVuZE5vdGU+PENpdGU+PEF1dGhvcj5FZ2xlPC9BdXRob3I+PFllYXI+MjAwNDwvWWVhcj48UmVj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Mjc2LTgzPC9wYWdlcz48dm9sdW1l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Dk0My04PC9wYWdl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</w:fldData>
        </w:fldChar>
      </w:r>
      <w:r w:rsidR="00B64A7F">
        <w:instrText xml:space="preserve"> ADDIN EN.CITE </w:instrText>
      </w:r>
      <w:r w:rsidR="00B64A7F">
        <w:fldChar w:fldCharType="begin">
          <w:fldData xml:space="preserve">PEVuZE5vdGU+PENpdGU+PEF1dGhvcj5FZ2xlPC9BdXRob3I+PFllYXI+MjAwNDwvWWVhcj48UmVj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Mjc2LTgzPC9wYWdlcz48dm9sdW1l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Dk0My04PC9wYWdl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</w:fldData>
        </w:fldChar>
      </w:r>
      <w:r w:rsidR="00B64A7F">
        <w:instrText xml:space="preserve"> ADDIN EN.CITE.DATA </w:instrText>
      </w:r>
      <w:r w:rsidR="00B64A7F">
        <w:fldChar w:fldCharType="end"/>
      </w:r>
      <w:r w:rsidRPr="00701B67">
        <w:fldChar w:fldCharType="separate"/>
      </w:r>
      <w:r w:rsidR="00B64A7F">
        <w:rPr>
          <w:noProof/>
        </w:rPr>
        <w:t>(Egle et al., 2004, Ogilvy et al., 1999)</w:t>
      </w:r>
      <w:r w:rsidRPr="00701B67">
        <w:fldChar w:fldCharType="end"/>
      </w:r>
      <w:r w:rsidRPr="00701B67">
        <w:t>. All animals were included in analysis unless otherwise stated.</w:t>
      </w:r>
    </w:p>
    <w:p w14:paraId="3FE3F98C" w14:textId="77777777" w:rsidR="00386CFB" w:rsidRPr="00701B67" w:rsidRDefault="00386CFB" w:rsidP="00386CFB">
      <w:pPr>
        <w:rPr>
          <w:b/>
          <w:i/>
        </w:rPr>
      </w:pPr>
      <w:r w:rsidRPr="00701B67">
        <w:rPr>
          <w:b/>
          <w:i/>
        </w:rPr>
        <w:t>Antibodies</w:t>
      </w:r>
    </w:p>
    <w:p w14:paraId="7C805381" w14:textId="2E4F6B4F" w:rsidR="00386CFB" w:rsidRPr="00701B67" w:rsidRDefault="00386CFB" w:rsidP="00386CFB">
      <w:r w:rsidRPr="00701B67">
        <w:t>In</w:t>
      </w:r>
      <w:r w:rsidR="008D0529" w:rsidRPr="00701B67">
        <w:t>-</w:t>
      </w:r>
      <w:r w:rsidRPr="00701B67">
        <w:t>house</w:t>
      </w:r>
      <w:r w:rsidR="00873ADD" w:rsidRPr="00701B67">
        <w:t xml:space="preserve">: </w:t>
      </w:r>
      <w:r w:rsidRPr="00701B67">
        <w:t>In</w:t>
      </w:r>
      <w:r w:rsidR="008D0529" w:rsidRPr="00701B67">
        <w:t>-</w:t>
      </w:r>
      <w:r w:rsidRPr="00701B67">
        <w:t>house produced monoclonal antibodies (</w:t>
      </w:r>
      <w:proofErr w:type="spellStart"/>
      <w:r w:rsidRPr="00701B67">
        <w:t>mAbs</w:t>
      </w:r>
      <w:proofErr w:type="spellEnd"/>
      <w:r w:rsidRPr="00701B67">
        <w:t xml:space="preserve">) for in vivo and flow cytometry experiments are listed in Key resources table. Quality control of </w:t>
      </w:r>
      <w:proofErr w:type="spellStart"/>
      <w:r w:rsidRPr="00701B67">
        <w:t>mAbs</w:t>
      </w:r>
      <w:proofErr w:type="spellEnd"/>
      <w:r w:rsidRPr="00701B67">
        <w:t xml:space="preserve"> was conducted as detailed previously</w:t>
      </w:r>
      <w:r w:rsidRPr="00701B67">
        <w:fldChar w:fldCharType="begin"/>
      </w:r>
      <w:r w:rsidR="00B64A7F">
        <w:instrText xml:space="preserve"> ADDIN EN.CITE &lt;EndNote&gt;&lt;Cite&gt;&lt;Author&gt;Buchan&lt;/Author&gt;&lt;Year&gt;2018&lt;/Year&gt;&lt;RecNum&gt;2&lt;/RecNum&gt;&lt;DisplayText&gt;(Buchan et al., 2018)&lt;/DisplayText&gt;&lt;record&gt;&lt;rec-number&gt;2&lt;/rec-number&gt;&lt;foreign-keys&gt;&lt;key app="EN" db-id="tarefpvd52dt0ke9pvrppx9wx0sdzds9sadw" timestamp="1610374085"&gt;2&lt;/key&gt;&lt;/foreign-keys&gt;&lt;ref-type name="Journal Article"&gt;17&lt;/ref-type&gt;&lt;contributors&gt;&lt;authors&gt;&lt;author&gt;Buchan, Sarah L.&lt;/author&gt;&lt;author&gt;Dou, Lang&lt;/author&gt;&lt;author&gt;Remer, Marcus&lt;/author&gt;&lt;author&gt;Booth, Steven G.&lt;/author&gt;&lt;author&gt;Dunn, Stuart N.&lt;/author&gt;&lt;author&gt;Lai, Chester&lt;/author&gt;&lt;author&gt;Semmrich, Monika&lt;/author&gt;&lt;author&gt;Teige, Ingrid&lt;/author&gt;&lt;author&gt;Mårtensson, Linda&lt;/author&gt;&lt;author&gt;Penfold, Christine A.&lt;/author&gt;&lt;author&gt;Chan, H. T. Claude&lt;/author&gt;&lt;author&gt;Willoughby, Jane E.&lt;/author&gt;&lt;author&gt;Mockridge, C. Ian&lt;/author&gt;&lt;author&gt;Dahal, Lekh N.&lt;/author&gt;&lt;author&gt;Cleary, Kirstie L. S.&lt;/author&gt;&lt;author&gt;James, Sonya&lt;/author&gt;&lt;author&gt;Rogel, Anne&lt;/author&gt;&lt;author&gt;Kannisto, Päivi&lt;/author&gt;&lt;author&gt;Jernetz, Mats&lt;/author&gt;&lt;author&gt;Williams, Emily L.&lt;/author&gt;&lt;author&gt;Healy, Eugene&lt;/author&gt;&lt;author&gt;Verbeek, J. Sjef&lt;/author&gt;&lt;author&gt;Johnson, Peter W. M.&lt;/author&gt;&lt;author&gt;Frendéus, Björn&lt;/author&gt;&lt;author&gt;Cragg, Mark S.&lt;/author&gt;&lt;author&gt;Glennie, Martin J.&lt;/author&gt;&lt;author&gt;Gray, Juliet C.&lt;/author&gt;&lt;author&gt;Al-Shamkhani, Aymen&lt;/author&gt;&lt;author&gt;Beers, Stephen A.&lt;/author&gt;&lt;/authors&gt;&lt;/contributors&gt;&lt;titles&gt;&lt;title&gt;Antibodies to Costimulatory Receptor 4-1BB Enhance Anti-tumor Immunity via T Regulatory Cell Depletion and Promotion of CD8&amp;amp;#xa0;T Cell Effector Function&lt;/title&gt;&lt;secondary-title&gt;Immunity&lt;/secondary-title&gt;&lt;/titles&gt;&lt;periodical&gt;&lt;full-title&gt;Immunity&lt;/full-title&gt;&lt;/periodical&gt;&lt;pages&gt;958-970.e7&lt;/pages&gt;&lt;volume&gt;49&lt;/volume&gt;&lt;number&gt;5&lt;/number&gt;&lt;dates&gt;&lt;year&gt;2018&lt;/year&gt;&lt;/dates&gt;&lt;publisher&gt;Elsevier&lt;/publisher&gt;&lt;isbn&gt;1074-7613&lt;/isbn&gt;&lt;urls&gt;&lt;related-urls&gt;&lt;url&gt;https://doi.org/10.1016/j.immuni.2018.09.014&lt;/url&gt;&lt;/related-urls&gt;&lt;/urls&gt;&lt;electronic-resource-num&gt;10.1016/j.immuni.2018.09.014&lt;/electronic-resource-num&gt;&lt;access-date&gt;2021/01/11&lt;/access-date&gt;&lt;/record&gt;&lt;/Cite&gt;&lt;/EndNote&gt;</w:instrText>
      </w:r>
      <w:r w:rsidRPr="00701B67">
        <w:fldChar w:fldCharType="separate"/>
      </w:r>
      <w:r w:rsidR="00B64A7F">
        <w:rPr>
          <w:noProof/>
        </w:rPr>
        <w:t>(Buchan et al., 2018)</w:t>
      </w:r>
      <w:r w:rsidRPr="00701B67">
        <w:fldChar w:fldCharType="end"/>
      </w:r>
      <w:r w:rsidRPr="00701B67">
        <w:t xml:space="preserve">. De-glycosylation was conducted using </w:t>
      </w:r>
      <w:proofErr w:type="spellStart"/>
      <w:r w:rsidRPr="00701B67">
        <w:t>PNGase</w:t>
      </w:r>
      <w:proofErr w:type="spellEnd"/>
      <w:r w:rsidRPr="00701B67">
        <w:t xml:space="preserve"> F enzyme (Promega) and confirmed by electrophoresis. Commercially sourced antibodies</w:t>
      </w:r>
      <w:r w:rsidR="00873ADD" w:rsidRPr="00701B67">
        <w:t xml:space="preserve">: </w:t>
      </w:r>
      <w:r w:rsidRPr="00701B67">
        <w:t xml:space="preserve">Antibodies used throughout flow cytometry, immunohistochemistry and immunofluorescence experiments were purchased from various commercial sources as detailed in Key Resources Table. </w:t>
      </w:r>
    </w:p>
    <w:p w14:paraId="62106EE0" w14:textId="77777777" w:rsidR="00386CFB" w:rsidRPr="00701B67" w:rsidRDefault="00386CFB" w:rsidP="00386CFB">
      <w:pPr>
        <w:rPr>
          <w:b/>
          <w:i/>
        </w:rPr>
      </w:pPr>
      <w:r w:rsidRPr="00701B67">
        <w:rPr>
          <w:b/>
          <w:i/>
        </w:rPr>
        <w:t>Murine neuroblastoma cell-lines and chemotherapies</w:t>
      </w:r>
    </w:p>
    <w:p w14:paraId="1D61777E" w14:textId="482C4F27" w:rsidR="00386CFB" w:rsidRPr="00701B67" w:rsidRDefault="00386CFB" w:rsidP="00386CFB">
      <w:r w:rsidRPr="00701B67">
        <w:t xml:space="preserve">GD2-expressing NXS2 cell line (provided by Prof. </w:t>
      </w:r>
      <w:proofErr w:type="spellStart"/>
      <w:r w:rsidRPr="00701B67">
        <w:t>Dr.</w:t>
      </w:r>
      <w:proofErr w:type="spellEnd"/>
      <w:r w:rsidRPr="00701B67">
        <w:t xml:space="preserve"> Holger Lode, Medical University of Greifswald, Germany), and 9464D cells (kindly provided by Dr </w:t>
      </w:r>
      <w:proofErr w:type="spellStart"/>
      <w:r w:rsidRPr="00701B67">
        <w:t>Rimas</w:t>
      </w:r>
      <w:proofErr w:type="spellEnd"/>
      <w:r w:rsidRPr="00701B67">
        <w:t xml:space="preserve"> </w:t>
      </w:r>
      <w:proofErr w:type="spellStart"/>
      <w:r w:rsidRPr="00701B67">
        <w:t>Orentas</w:t>
      </w:r>
      <w:proofErr w:type="spellEnd"/>
      <w:r w:rsidRPr="00701B67">
        <w:t>, NIH) were cultured as detailed previously</w:t>
      </w:r>
      <w:r w:rsidRPr="00701B67">
        <w:fldChar w:fldCharType="begin"/>
      </w:r>
      <w:r w:rsidR="00B64A7F">
        <w:instrText xml:space="preserve"> ADDIN EN.CITE &lt;EndNote&gt;&lt;Cite&gt;&lt;Author&gt;Webb&lt;/Author&gt;&lt;Year&gt;2020&lt;/Year&gt;&lt;RecNum&gt;1&lt;/RecNum&gt;&lt;DisplayText&gt;(Webb et al., 2020)&lt;/DisplayText&gt;&lt;record&gt;&lt;rec-number&gt;1&lt;/rec-number&gt;&lt;foreign-keys&gt;&lt;key app="EN" db-id="tarefpvd52dt0ke9pvrppx9wx0sdzds9sadw" timestamp="1610373337"&gt;1&lt;/key&gt;&lt;/foreign-keys&gt;&lt;ref-type name="Journal Article"&gt;17&lt;/ref-type&gt;&lt;contributors&gt;&lt;authors&gt;&lt;author&gt;Webb, Emily R.&lt;/author&gt;&lt;author&gt;Lanati, Silvia&lt;/author&gt;&lt;author&gt;Wareham, Carol&lt;/author&gt;&lt;author&gt;Easton, Alistair&lt;/author&gt;&lt;author&gt;Dunn, Stuart N.&lt;/author&gt;&lt;author&gt;Inzhelevskaya, Tatyana&lt;/author&gt;&lt;author&gt;Sadler, Freja M.&lt;/author&gt;&lt;author&gt;James, Sonya&lt;/author&gt;&lt;author&gt;Ashton-Key, Margaret&lt;/author&gt;&lt;author&gt;Cragg, Mark S.&lt;/author&gt;&lt;author&gt;Beers, Stephen A.&lt;/author&gt;&lt;author&gt;Gray, Juliet C.&lt;/author&gt;&lt;/authors&gt;&lt;/contributors&gt;&lt;titles&gt;&lt;title&gt;Immune characterization of pre-clinical murine models of neuroblastoma&lt;/title&gt;&lt;secondary-title&gt;Scientific Reports&lt;/secondary-title&gt;&lt;/titles&gt;&lt;periodical&gt;&lt;full-title&gt;Scientific Reports&lt;/full-title&gt;&lt;/periodical&gt;&lt;pages&gt;16695&lt;/pages&gt;&lt;volume&gt;10&lt;/volume&gt;&lt;number&gt;1&lt;/number&gt;&lt;dates&gt;&lt;year&gt;2020&lt;/year&gt;&lt;pub-dates&gt;&lt;date&gt;2020/10/07&lt;/date&gt;&lt;/pub-dates&gt;&lt;/dates&gt;&lt;isbn&gt;2045-2322&lt;/isbn&gt;&lt;urls&gt;&lt;related-urls&gt;&lt;url&gt;https://doi.org/10.1038/s41598-020-73695-9&lt;/url&gt;&lt;/related-urls&gt;&lt;/urls&gt;&lt;electronic-resource-num&gt;10.1038/s41598-020-73695-9&lt;/electronic-resource-num&gt;&lt;/record&gt;&lt;/Cite&gt;&lt;/EndNote&gt;</w:instrText>
      </w:r>
      <w:r w:rsidRPr="00701B67">
        <w:fldChar w:fldCharType="separate"/>
      </w:r>
      <w:r w:rsidR="00B64A7F">
        <w:rPr>
          <w:noProof/>
        </w:rPr>
        <w:t>(Webb et al., 2020)</w:t>
      </w:r>
      <w:r w:rsidRPr="00701B67">
        <w:fldChar w:fldCharType="end"/>
      </w:r>
      <w:r w:rsidRPr="00701B67">
        <w:t>. 2x 10</w:t>
      </w:r>
      <w:r w:rsidRPr="00701B67">
        <w:rPr>
          <w:vertAlign w:val="superscript"/>
        </w:rPr>
        <w:t>6</w:t>
      </w:r>
      <w:r w:rsidRPr="00701B67">
        <w:t xml:space="preserve"> NXS2 cells were injected subcutaneously into recipient A/J mice, and 5x 10</w:t>
      </w:r>
      <w:r w:rsidRPr="00701B67">
        <w:rPr>
          <w:vertAlign w:val="superscript"/>
        </w:rPr>
        <w:t>5</w:t>
      </w:r>
      <w:r w:rsidRPr="00701B67">
        <w:t xml:space="preserve"> cells were injected subcutaneously into recipient C57BL/6 mice. Mice were randomly assigned to treatment groups, to maintain similar average tumour size between groups. For in vivo use</w:t>
      </w:r>
      <w:r w:rsidR="00873ADD" w:rsidRPr="00701B67">
        <w:t xml:space="preserve">: </w:t>
      </w:r>
      <w:r w:rsidRPr="00701B67">
        <w:t>Cyclophosphamide and Doxorubicin (DOX) were purchased from Sigma. Drug was immediately administered to the mice via intraperitoneal injection. For in vitro use</w:t>
      </w:r>
      <w:r w:rsidR="00873ADD" w:rsidRPr="00701B67">
        <w:t xml:space="preserve">: </w:t>
      </w:r>
      <w:r w:rsidRPr="00701B67">
        <w:t xml:space="preserve">Metabolically active CPM derivative </w:t>
      </w:r>
      <w:proofErr w:type="spellStart"/>
      <w:r w:rsidRPr="00701B67">
        <w:t>mafosfamide</w:t>
      </w:r>
      <w:proofErr w:type="spellEnd"/>
      <w:r w:rsidRPr="00701B67">
        <w:t xml:space="preserve"> (MAF; Santa Cruz), was used in vitro</w:t>
      </w:r>
      <w:r w:rsidRPr="00701B67">
        <w:fldChar w:fldCharType="begin"/>
      </w:r>
      <w:r w:rsidR="00B64A7F">
        <w:instrText xml:space="preserve"> ADDIN EN.CITE &lt;EndNote&gt;&lt;Cite&gt;&lt;Author&gt;Schwartz&lt;/Author&gt;&lt;Year&gt;2001&lt;/Year&gt;&lt;RecNum&gt;17&lt;/RecNum&gt;&lt;DisplayText&gt;(Schwartz and Waxman, 2001)&lt;/DisplayText&gt;&lt;record&gt;&lt;rec-number&gt;17&lt;/rec-number&gt;&lt;foreign-keys&gt;&lt;key app="EN" db-id="tarefpvd52dt0ke9pvrppx9wx0sdzds9sadw" timestamp="1621608814"&gt;17&lt;/key&gt;&lt;/foreign-keys&gt;&lt;ref-type name="Journal Article"&gt;17&lt;/ref-type&gt;&lt;contributors&gt;&lt;authors&gt;&lt;author&gt;Schwartz, Pamela S.&lt;/author&gt;&lt;author&gt;Waxman, David J.&lt;/author&gt;&lt;/authors&gt;&lt;/contributors&gt;&lt;titles&gt;&lt;title&gt;Cyclophosphamide Induces Caspase 9-Dependent Apoptosis in 9L Tumor Cells&lt;/title&gt;&lt;secondary-title&gt;Molecular Pharmacology&lt;/secondary-title&gt;&lt;/titles&gt;&lt;periodical&gt;&lt;full-title&gt;Molecular Pharmacology&lt;/full-title&gt;&lt;/periodical&gt;&lt;pages&gt;1268-1279&lt;/pages&gt;&lt;volume&gt;60&lt;/volume&gt;&lt;number&gt;6&lt;/number&gt;&lt;dates&gt;&lt;year&gt;2001&lt;/year&gt;&lt;/dates&gt;&lt;urls&gt;&lt;related-urls&gt;&lt;url&gt;https://molpharm.aspetjournals.org/content/molpharm/60/6/1268.full.pdf&lt;/url&gt;&lt;/related-urls&gt;&lt;/urls&gt;&lt;electronic-resource-num&gt;10.1124/mol.60.6.1268&lt;/electronic-resource-num&gt;&lt;/record&gt;&lt;/Cite&gt;&lt;/EndNote&gt;</w:instrText>
      </w:r>
      <w:r w:rsidRPr="00701B67">
        <w:fldChar w:fldCharType="separate"/>
      </w:r>
      <w:r w:rsidR="00B64A7F">
        <w:rPr>
          <w:noProof/>
        </w:rPr>
        <w:t>(Schwartz and Waxman, 2001)</w:t>
      </w:r>
      <w:r w:rsidRPr="00701B67">
        <w:fldChar w:fldCharType="end"/>
      </w:r>
      <w:r w:rsidRPr="00701B67">
        <w:t>. Chemotherapy agent was used at concentrations described in the figure legends. Treatments</w:t>
      </w:r>
      <w:r w:rsidR="00873ADD" w:rsidRPr="00701B67">
        <w:t xml:space="preserve">: </w:t>
      </w:r>
      <w:r w:rsidRPr="00701B67">
        <w:t xml:space="preserve">Mice were treated with either CPM or PBS on day 0. At day 3 and 6, mice were administered with either anti-PD-1 (EW1-9), anti-CTLA4 (UC10 F41011) or anti-4-1BB (Lob 12.0) at 250 </w:t>
      </w:r>
      <w:proofErr w:type="spellStart"/>
      <w:r w:rsidRPr="00701B67">
        <w:t>μg</w:t>
      </w:r>
      <w:proofErr w:type="spellEnd"/>
      <w:r w:rsidRPr="00701B67">
        <w:t xml:space="preserve"> in sterile PBS as detailed in experiments.</w:t>
      </w:r>
    </w:p>
    <w:p w14:paraId="3F31D39F" w14:textId="77777777" w:rsidR="00386CFB" w:rsidRPr="00701B67" w:rsidRDefault="00386CFB" w:rsidP="00386CFB">
      <w:pPr>
        <w:rPr>
          <w:b/>
        </w:rPr>
      </w:pPr>
      <w:r w:rsidRPr="00701B67">
        <w:rPr>
          <w:b/>
        </w:rPr>
        <w:lastRenderedPageBreak/>
        <w:t>METHOD DETAILS</w:t>
      </w:r>
    </w:p>
    <w:p w14:paraId="75905319" w14:textId="77777777" w:rsidR="00386CFB" w:rsidRPr="00701B67" w:rsidRDefault="00386CFB" w:rsidP="00386CFB">
      <w:pPr>
        <w:rPr>
          <w:b/>
          <w:i/>
        </w:rPr>
      </w:pPr>
      <w:r w:rsidRPr="00701B67">
        <w:rPr>
          <w:b/>
          <w:i/>
        </w:rPr>
        <w:t>Cell death assay</w:t>
      </w:r>
    </w:p>
    <w:p w14:paraId="3CD0EC34" w14:textId="77777777" w:rsidR="00386CFB" w:rsidRPr="00701B67" w:rsidRDefault="00386CFB" w:rsidP="00386CFB">
      <w:r w:rsidRPr="00701B67">
        <w:t xml:space="preserve">Cell </w:t>
      </w:r>
      <w:proofErr w:type="spellStart"/>
      <w:r w:rsidRPr="00701B67">
        <w:t>Titer</w:t>
      </w:r>
      <w:proofErr w:type="spellEnd"/>
      <w:r w:rsidRPr="00701B67">
        <w:t xml:space="preserve"> 96 non-radioactive cell proliferation assay (Promega) was carried out according to manufacturer’s instructions in 96-well plates. Absorbance was read at 530 nm with Epoch microplate reader (</w:t>
      </w:r>
      <w:proofErr w:type="spellStart"/>
      <w:r w:rsidRPr="00701B67">
        <w:t>Biotek</w:t>
      </w:r>
      <w:proofErr w:type="spellEnd"/>
      <w:r w:rsidRPr="00701B67">
        <w:t xml:space="preserve">) after 1 hour. </w:t>
      </w:r>
    </w:p>
    <w:p w14:paraId="36026620" w14:textId="77777777" w:rsidR="00386CFB" w:rsidRPr="00701B67" w:rsidRDefault="00386CFB" w:rsidP="00386CFB">
      <w:pPr>
        <w:rPr>
          <w:b/>
          <w:i/>
        </w:rPr>
      </w:pPr>
      <w:r w:rsidRPr="00701B67">
        <w:rPr>
          <w:b/>
          <w:i/>
        </w:rPr>
        <w:t xml:space="preserve">Tissue dissociation </w:t>
      </w:r>
    </w:p>
    <w:p w14:paraId="1514AE4C" w14:textId="77777777" w:rsidR="00386CFB" w:rsidRPr="00701B67" w:rsidRDefault="00386CFB" w:rsidP="00386CFB">
      <w:r w:rsidRPr="00701B67">
        <w:t xml:space="preserve">At time points detailed in experiments, mice were culled, and tumours, spleens and lymph nodes harvested. Spleens and lymph nodes were mechanically disassociated. Tumours incubated with </w:t>
      </w:r>
      <w:proofErr w:type="spellStart"/>
      <w:r w:rsidRPr="00701B67">
        <w:t>Liberase</w:t>
      </w:r>
      <w:proofErr w:type="spellEnd"/>
      <w:r w:rsidRPr="00701B67">
        <w:t xml:space="preserve"> TL (Roche) with </w:t>
      </w:r>
      <w:proofErr w:type="spellStart"/>
      <w:r w:rsidRPr="00701B67">
        <w:t>DNAase</w:t>
      </w:r>
      <w:proofErr w:type="spellEnd"/>
      <w:r w:rsidRPr="00701B67">
        <w:t xml:space="preserve">. All tissues were passed through 100 </w:t>
      </w:r>
      <w:proofErr w:type="spellStart"/>
      <w:r w:rsidRPr="00701B67">
        <w:t>μm</w:t>
      </w:r>
      <w:proofErr w:type="spellEnd"/>
      <w:r w:rsidRPr="00701B67">
        <w:t xml:space="preserve"> cell strainer. Cells were re-suspended in 1% PBS/BSA and counted using Coulter Counter (Beckman). </w:t>
      </w:r>
    </w:p>
    <w:p w14:paraId="556F56D3" w14:textId="77777777" w:rsidR="00386CFB" w:rsidRPr="00701B67" w:rsidRDefault="00386CFB" w:rsidP="00386CFB">
      <w:pPr>
        <w:rPr>
          <w:b/>
          <w:i/>
        </w:rPr>
      </w:pPr>
      <w:r w:rsidRPr="00701B67">
        <w:rPr>
          <w:b/>
          <w:i/>
        </w:rPr>
        <w:t>Flow cytometry</w:t>
      </w:r>
    </w:p>
    <w:p w14:paraId="67EA60D9" w14:textId="4B91FCDD" w:rsidR="00386CFB" w:rsidRPr="00701B67" w:rsidRDefault="00386CFB" w:rsidP="00386CFB">
      <w:r w:rsidRPr="00701B67">
        <w:t>Live/dead staining</w:t>
      </w:r>
      <w:r w:rsidR="00873ADD" w:rsidRPr="00701B67">
        <w:t xml:space="preserve">: </w:t>
      </w:r>
      <w:r w:rsidRPr="00701B67">
        <w:t>Live/Dead Fixable Aqua Dead Cell Stain kit (Invitrogen) was used as per manufacturer’s instructions, as detailed.</w:t>
      </w:r>
      <w:r w:rsidR="00873ADD" w:rsidRPr="00701B67">
        <w:t xml:space="preserve"> </w:t>
      </w:r>
      <w:r w:rsidRPr="00701B67">
        <w:t>Extracellular staining</w:t>
      </w:r>
      <w:r w:rsidR="00873ADD" w:rsidRPr="00701B67">
        <w:t xml:space="preserve">: </w:t>
      </w:r>
      <w:r w:rsidRPr="00701B67">
        <w:t>Fc-Blocking antibody (2.4G2) was added to 1x10</w:t>
      </w:r>
      <w:r w:rsidRPr="00701B67">
        <w:rPr>
          <w:vertAlign w:val="superscript"/>
        </w:rPr>
        <w:t>6</w:t>
      </w:r>
      <w:r w:rsidRPr="00701B67">
        <w:t xml:space="preserve"> cells, followed by staining with antibody master mixes. Cells were fixed and red cells lysed using red cell lysis buffer (Bio Rad).</w:t>
      </w:r>
      <w:r w:rsidR="00873ADD" w:rsidRPr="00701B67">
        <w:t xml:space="preserve"> </w:t>
      </w:r>
      <w:r w:rsidRPr="00701B67">
        <w:t>Intracellular staining</w:t>
      </w:r>
      <w:r w:rsidR="00873ADD" w:rsidRPr="00701B67">
        <w:t xml:space="preserve">: </w:t>
      </w:r>
      <w:r w:rsidRPr="00701B67">
        <w:t>FoxP3 Staining Buffer set (</w:t>
      </w:r>
      <w:proofErr w:type="spellStart"/>
      <w:r w:rsidRPr="00701B67">
        <w:t>eBioscience</w:t>
      </w:r>
      <w:proofErr w:type="spellEnd"/>
      <w:r w:rsidRPr="00701B67">
        <w:t>) was used, and manufacturer’s instruction followed, fixation/</w:t>
      </w:r>
      <w:proofErr w:type="spellStart"/>
      <w:r w:rsidRPr="00701B67">
        <w:t>permeabilisation</w:t>
      </w:r>
      <w:proofErr w:type="spellEnd"/>
      <w:r w:rsidRPr="00701B67">
        <w:t xml:space="preserve"> carried out overnight, before addition of intracellular antibody mixes. Analysis and data collection</w:t>
      </w:r>
      <w:r w:rsidR="00873ADD" w:rsidRPr="00701B67">
        <w:t xml:space="preserve">: </w:t>
      </w:r>
      <w:r w:rsidRPr="00701B67">
        <w:t xml:space="preserve">Data was collected on FACS Canto II or FACS Calibre (BD Biosciences) as stated. Analysis was conducted using FACS DIVA version 8 (BD Biosciences) or </w:t>
      </w:r>
      <w:proofErr w:type="spellStart"/>
      <w:r w:rsidRPr="00701B67">
        <w:t>FlowJo</w:t>
      </w:r>
      <w:proofErr w:type="spellEnd"/>
      <w:r w:rsidRPr="00701B67">
        <w:t xml:space="preserve"> version 10.6.2 (Tree Star). </w:t>
      </w:r>
    </w:p>
    <w:p w14:paraId="2592481D" w14:textId="77777777" w:rsidR="00386CFB" w:rsidRPr="00701B67" w:rsidRDefault="00386CFB" w:rsidP="00386CFB">
      <w:pPr>
        <w:rPr>
          <w:b/>
          <w:i/>
        </w:rPr>
      </w:pPr>
      <w:proofErr w:type="spellStart"/>
      <w:r w:rsidRPr="00701B67">
        <w:rPr>
          <w:b/>
          <w:i/>
        </w:rPr>
        <w:t>Ecto</w:t>
      </w:r>
      <w:proofErr w:type="spellEnd"/>
      <w:r w:rsidRPr="00701B67">
        <w:rPr>
          <w:b/>
          <w:i/>
        </w:rPr>
        <w:t>-CRT and HSP-70 analysis</w:t>
      </w:r>
    </w:p>
    <w:p w14:paraId="77E54DDC" w14:textId="77777777" w:rsidR="00386CFB" w:rsidRPr="00701B67" w:rsidRDefault="00386CFB" w:rsidP="00386CFB">
      <w:r w:rsidRPr="00701B67">
        <w:t xml:space="preserve">Cells were plated into a 96-well plate and left to adhere. Cell death was induced with addition of chemotherapy agent at stated dose for 24 hrs, after which cells were harvested and stained for immunogenic cell death markers using flow cytometry. </w:t>
      </w:r>
    </w:p>
    <w:p w14:paraId="32E8DC25" w14:textId="77777777" w:rsidR="00386CFB" w:rsidRPr="00701B67" w:rsidRDefault="00386CFB" w:rsidP="00386CFB">
      <w:pPr>
        <w:rPr>
          <w:b/>
          <w:i/>
        </w:rPr>
      </w:pPr>
      <w:r w:rsidRPr="00701B67">
        <w:rPr>
          <w:b/>
          <w:i/>
        </w:rPr>
        <w:t>PBMC collection</w:t>
      </w:r>
    </w:p>
    <w:p w14:paraId="2A524E96" w14:textId="77777777" w:rsidR="00386CFB" w:rsidRPr="00701B67" w:rsidRDefault="00386CFB" w:rsidP="00386CFB">
      <w:r w:rsidRPr="00701B67">
        <w:t>Blood was collected via tail vein at time points detailed in individual experiments. Antibodies used for flow cytometry staining were added directly.</w:t>
      </w:r>
    </w:p>
    <w:p w14:paraId="329D8D7C" w14:textId="77777777" w:rsidR="00386CFB" w:rsidRPr="00701B67" w:rsidRDefault="00386CFB" w:rsidP="00386CFB">
      <w:pPr>
        <w:rPr>
          <w:b/>
          <w:i/>
        </w:rPr>
      </w:pPr>
      <w:r w:rsidRPr="00701B67">
        <w:rPr>
          <w:b/>
          <w:i/>
        </w:rPr>
        <w:t>HMGB1 immunohistochemistry</w:t>
      </w:r>
    </w:p>
    <w:p w14:paraId="6149A257" w14:textId="6BC269EC" w:rsidR="00386CFB" w:rsidRPr="00701B67" w:rsidRDefault="00386CFB" w:rsidP="00386CFB">
      <w:r w:rsidRPr="00701B67">
        <w:t xml:space="preserve">Day 3 post CPM administration 9464D tumours were harvested, fixed in 4% formalin and embedded in paraffin, with 8 </w:t>
      </w:r>
      <w:proofErr w:type="spellStart"/>
      <w:r w:rsidRPr="00701B67">
        <w:t>μm</w:t>
      </w:r>
      <w:proofErr w:type="spellEnd"/>
      <w:r w:rsidRPr="00701B67">
        <w:t xml:space="preserve"> sections cut using microtome. Sections were deparaffinised then rehydrated. EDTA (pH 9) antigen retrieval was carried out and blocked with 2.5% horse serum. HMGB1 antibody (as detailed in Supp Table.2) was added and </w:t>
      </w:r>
      <w:proofErr w:type="spellStart"/>
      <w:r w:rsidRPr="00701B67">
        <w:t>ImmPRESS</w:t>
      </w:r>
      <w:proofErr w:type="spellEnd"/>
      <w:r w:rsidRPr="00701B67">
        <w:t xml:space="preserve">™ HRP Anti-Rabbit IgG Polymer Detection Kit (Vector Labs) was used. Sections were then incubated in Vector </w:t>
      </w:r>
      <w:proofErr w:type="spellStart"/>
      <w:r w:rsidRPr="00701B67">
        <w:t>NovaRed</w:t>
      </w:r>
      <w:proofErr w:type="spellEnd"/>
      <w:r w:rsidRPr="00701B67">
        <w:t xml:space="preserve">-horse radish peroxidase (Vector Labs), counterstained with Haematoxylin, and dehydrated by increasing alcohol concentrations. Sections were washed in </w:t>
      </w:r>
      <w:proofErr w:type="spellStart"/>
      <w:r w:rsidRPr="00701B67">
        <w:t>Histoclear</w:t>
      </w:r>
      <w:proofErr w:type="spellEnd"/>
      <w:r w:rsidRPr="00701B67">
        <w:t xml:space="preserve">, and mounted using </w:t>
      </w:r>
      <w:proofErr w:type="spellStart"/>
      <w:r w:rsidRPr="00701B67">
        <w:t>Vectamount</w:t>
      </w:r>
      <w:proofErr w:type="spellEnd"/>
      <w:r w:rsidRPr="00701B67">
        <w:t xml:space="preserve"> (Vector Labs). Quantification: Slides were digitised using Olympus </w:t>
      </w:r>
      <w:proofErr w:type="spellStart"/>
      <w:r w:rsidRPr="00701B67">
        <w:t>dotSlide</w:t>
      </w:r>
      <w:proofErr w:type="spellEnd"/>
      <w:r w:rsidRPr="00701B67">
        <w:t>. They were interpreted by a consultant pathologist and analysed using Indica’s HALO image analysis software (v3.1.1076.451), Multiplex IHC v2.3.4 module.  Strong, moderate and weak intensity was set arbitrarily by the interpreting pathologist, and settings were kept consistent for all cases analysed.</w:t>
      </w:r>
    </w:p>
    <w:p w14:paraId="60E5CAB5" w14:textId="77777777" w:rsidR="00386CFB" w:rsidRPr="00701B67" w:rsidRDefault="00386CFB" w:rsidP="00386CFB">
      <w:pPr>
        <w:rPr>
          <w:b/>
          <w:i/>
        </w:rPr>
      </w:pPr>
      <w:r w:rsidRPr="00701B67">
        <w:rPr>
          <w:b/>
          <w:i/>
        </w:rPr>
        <w:t>HMGB1 immunofluorescence</w:t>
      </w:r>
    </w:p>
    <w:p w14:paraId="6A9E5931" w14:textId="77777777" w:rsidR="00386CFB" w:rsidRPr="00701B67" w:rsidRDefault="00386CFB" w:rsidP="00386CFB">
      <w:r w:rsidRPr="00701B67">
        <w:lastRenderedPageBreak/>
        <w:t xml:space="preserve">Coverslips were coated with poly-L-lysine, and 20,000 9464D cells were seeded overnight, with MAF (75 ug/ml) added for 24 hrs. Coverslips were washed and fixed in 4% PFA, followed by permeabilization with 0.25% Triton X-100 and blocking in 2% BSA in PBS + 0.05% Tween. HMGB1 antibody was added at 1:350, and anti-rabbit Alexa Fluor 488 secondary antibody was used at 1:1000. Coverslips were mounted using </w:t>
      </w:r>
      <w:proofErr w:type="spellStart"/>
      <w:r w:rsidRPr="00701B67">
        <w:t>Vectashield</w:t>
      </w:r>
      <w:proofErr w:type="spellEnd"/>
      <w:r w:rsidRPr="00701B67">
        <w:t xml:space="preserve"> </w:t>
      </w:r>
      <w:proofErr w:type="spellStart"/>
      <w:r w:rsidRPr="00701B67">
        <w:t>Hardset</w:t>
      </w:r>
      <w:proofErr w:type="spellEnd"/>
      <w:r w:rsidRPr="00701B67">
        <w:t xml:space="preserve"> (Vector Labs). Imaging: Laser scanning confocal microscopy was conducted using Leica TCS SP5 inverted microscope with environmental chamber (Leica), using oil x40 objectives.</w:t>
      </w:r>
    </w:p>
    <w:p w14:paraId="57D0AC07" w14:textId="77777777" w:rsidR="00386CFB" w:rsidRPr="00701B67" w:rsidRDefault="00386CFB" w:rsidP="00386CFB">
      <w:pPr>
        <w:rPr>
          <w:b/>
          <w:i/>
        </w:rPr>
      </w:pPr>
      <w:r w:rsidRPr="00701B67">
        <w:rPr>
          <w:b/>
          <w:i/>
        </w:rPr>
        <w:t>ELISA of antibody serum concentrations</w:t>
      </w:r>
    </w:p>
    <w:p w14:paraId="7B6472B7" w14:textId="77777777" w:rsidR="00386CFB" w:rsidRPr="00701B67" w:rsidRDefault="00386CFB" w:rsidP="00386CFB">
      <w:r w:rsidRPr="00701B67">
        <w:t xml:space="preserve">Mice were injected with either 100 </w:t>
      </w:r>
      <w:proofErr w:type="spellStart"/>
      <w:r w:rsidRPr="00701B67">
        <w:t>μg</w:t>
      </w:r>
      <w:proofErr w:type="spellEnd"/>
      <w:r w:rsidRPr="00701B67">
        <w:t xml:space="preserve"> or 500 </w:t>
      </w:r>
      <w:proofErr w:type="spellStart"/>
      <w:r w:rsidRPr="00701B67">
        <w:t>μg</w:t>
      </w:r>
      <w:proofErr w:type="spellEnd"/>
      <w:r w:rsidRPr="00701B67">
        <w:t xml:space="preserve"> dose of antibody by </w:t>
      </w:r>
      <w:proofErr w:type="spellStart"/>
      <w:r w:rsidRPr="00701B67">
        <w:t>i.p.</w:t>
      </w:r>
      <w:proofErr w:type="spellEnd"/>
      <w:r w:rsidRPr="00701B67">
        <w:t xml:space="preserve"> and bled at time points detailed in figure legends. Serum was collected by centrifugation. ELISA plates were coated with goat anti-rat antibody (in house), then blocked with 1% BSA-PBS. Standards and samples were diluted 2 fold across the plate. After washing, sheep anti-rat HRP antibody (in house) was added. Plate was washed, substrate mix added and incubated, reaction was stopped with 2.5 M H</w:t>
      </w:r>
      <w:r w:rsidRPr="00701B67">
        <w:rPr>
          <w:vertAlign w:val="subscript"/>
        </w:rPr>
        <w:t>2</w:t>
      </w:r>
      <w:r w:rsidRPr="00701B67">
        <w:t>SO</w:t>
      </w:r>
      <w:r w:rsidRPr="00701B67">
        <w:rPr>
          <w:vertAlign w:val="subscript"/>
        </w:rPr>
        <w:t>4</w:t>
      </w:r>
      <w:r w:rsidRPr="00701B67">
        <w:t>, and then the plate read on Epoch microplate reader at 450nm.</w:t>
      </w:r>
    </w:p>
    <w:p w14:paraId="5791BF14" w14:textId="77777777" w:rsidR="00386CFB" w:rsidRPr="00701B67" w:rsidRDefault="00386CFB" w:rsidP="00386CFB">
      <w:pPr>
        <w:rPr>
          <w:b/>
        </w:rPr>
      </w:pPr>
      <w:r w:rsidRPr="00701B67">
        <w:rPr>
          <w:b/>
        </w:rPr>
        <w:t>QUANTIFICATION AND STATISTICAL ANALYSIS</w:t>
      </w:r>
    </w:p>
    <w:p w14:paraId="0D5C51FD" w14:textId="77777777" w:rsidR="00386CFB" w:rsidRPr="00701B67" w:rsidRDefault="00386CFB" w:rsidP="00386CFB">
      <w:pPr>
        <w:rPr>
          <w:b/>
          <w:i/>
        </w:rPr>
      </w:pPr>
      <w:r w:rsidRPr="00701B67">
        <w:rPr>
          <w:b/>
          <w:i/>
        </w:rPr>
        <w:t xml:space="preserve">Statistical Analysis </w:t>
      </w:r>
    </w:p>
    <w:p w14:paraId="29C203B8" w14:textId="77777777" w:rsidR="00386CFB" w:rsidRPr="00701B67" w:rsidRDefault="00386CFB" w:rsidP="00386CFB">
      <w:r w:rsidRPr="00701B67">
        <w:t>Graphs were produced and statistical analyses performed using GraphPad Prism version 9 (GraphPad) and Excel 2013 (Microsoft Corporation). Statistical details and analysis used can be found in the figure legends. Differences were considered significant when P-value &lt; 0.05.</w:t>
      </w:r>
    </w:p>
    <w:p w14:paraId="7AD35ECE" w14:textId="77777777" w:rsidR="00386CFB" w:rsidRPr="00701B67" w:rsidRDefault="00386CFB" w:rsidP="00DE06B5">
      <w:pPr>
        <w:spacing w:line="480" w:lineRule="auto"/>
        <w:jc w:val="both"/>
      </w:pPr>
    </w:p>
    <w:p w14:paraId="1E5C0C6B" w14:textId="22518A93" w:rsidR="004F316D" w:rsidRPr="00701B67" w:rsidRDefault="004F316D" w:rsidP="004F316D">
      <w:pPr>
        <w:spacing w:line="240" w:lineRule="auto"/>
        <w:jc w:val="both"/>
      </w:pPr>
    </w:p>
    <w:p w14:paraId="006293AD" w14:textId="7EED09C5" w:rsidR="00F90F49" w:rsidRPr="00701B67" w:rsidRDefault="00A3223C" w:rsidP="00695018">
      <w:pPr>
        <w:spacing w:line="360" w:lineRule="auto"/>
        <w:jc w:val="both"/>
        <w:rPr>
          <w:b/>
        </w:rPr>
      </w:pPr>
      <w:r w:rsidRPr="00701B67">
        <w:rPr>
          <w:b/>
        </w:rPr>
        <w:t>REFERENCES</w:t>
      </w:r>
    </w:p>
    <w:p w14:paraId="4DE3628F" w14:textId="77777777" w:rsidR="00B64A7F" w:rsidRPr="00B64A7F" w:rsidRDefault="00F90F49" w:rsidP="00B64A7F">
      <w:pPr>
        <w:pStyle w:val="EndNoteBibliography"/>
        <w:spacing w:after="0"/>
        <w:ind w:left="720" w:hanging="720"/>
      </w:pPr>
      <w:r w:rsidRPr="00701B67">
        <w:fldChar w:fldCharType="begin"/>
      </w:r>
      <w:r w:rsidRPr="00701B67">
        <w:instrText xml:space="preserve"> ADDIN EN.REFLIST </w:instrText>
      </w:r>
      <w:r w:rsidRPr="00701B67">
        <w:fldChar w:fldCharType="separate"/>
      </w:r>
      <w:r w:rsidR="00B64A7F" w:rsidRPr="00B64A7F">
        <w:t xml:space="preserve">ABU EID, R., RAZAVI, G. S., MKRTICHYAN, M., JANIK, J. &amp; KHLEIF, S. N. 2016. Old-School Chemotherapy in Immunotherapeutic Combination in Cancer, A Low-cost Drug Repurposed. </w:t>
      </w:r>
      <w:r w:rsidR="00B64A7F" w:rsidRPr="00B64A7F">
        <w:rPr>
          <w:i/>
        </w:rPr>
        <w:t>Cancer Immunol Res,</w:t>
      </w:r>
      <w:r w:rsidR="00B64A7F" w:rsidRPr="00B64A7F">
        <w:t xml:space="preserve"> 4</w:t>
      </w:r>
      <w:r w:rsidR="00B64A7F" w:rsidRPr="00B64A7F">
        <w:rPr>
          <w:b/>
        </w:rPr>
        <w:t>,</w:t>
      </w:r>
      <w:r w:rsidR="00B64A7F" w:rsidRPr="00B64A7F">
        <w:t xml:space="preserve"> 377-82.</w:t>
      </w:r>
    </w:p>
    <w:p w14:paraId="004D9271" w14:textId="77777777" w:rsidR="00B64A7F" w:rsidRPr="00B64A7F" w:rsidRDefault="00B64A7F" w:rsidP="00B64A7F">
      <w:pPr>
        <w:pStyle w:val="EndNoteBibliography"/>
        <w:spacing w:after="0"/>
        <w:ind w:left="720" w:hanging="720"/>
      </w:pPr>
      <w:r w:rsidRPr="00B64A7F">
        <w:t xml:space="preserve">AHMED, A. &amp; TAIT, S. W. G. 2020. Targeting immunogenic cell death in cancer. </w:t>
      </w:r>
      <w:r w:rsidRPr="00B64A7F">
        <w:rPr>
          <w:i/>
        </w:rPr>
        <w:t>Mol Oncol,</w:t>
      </w:r>
      <w:r w:rsidRPr="00B64A7F">
        <w:t xml:space="preserve"> 14</w:t>
      </w:r>
      <w:r w:rsidRPr="00B64A7F">
        <w:rPr>
          <w:b/>
        </w:rPr>
        <w:t>,</w:t>
      </w:r>
      <w:r w:rsidRPr="00B64A7F">
        <w:t xml:space="preserve"> 2994-3006.</w:t>
      </w:r>
    </w:p>
    <w:p w14:paraId="4FA98597" w14:textId="77777777" w:rsidR="00B64A7F" w:rsidRPr="00B64A7F" w:rsidRDefault="00B64A7F" w:rsidP="00B64A7F">
      <w:pPr>
        <w:pStyle w:val="EndNoteBibliography"/>
        <w:spacing w:after="0"/>
        <w:ind w:left="720" w:hanging="720"/>
      </w:pPr>
      <w:r w:rsidRPr="00B64A7F">
        <w:t xml:space="preserve">APETOH, L., GHIRINGHELLI, F., TESNIERE, A., OBEID, M., ORTIZ, C., CRIOLLO, A., MIGNOT, G., MAIURI, M. C., ULLRICH, E., SAULNIER, P., YANG, H., AMIGORENA, S., RYFFEL, B., BARRAT, F. J., SAFTIG, P., LEVI, F., LIDEREAU, R., NOGUES, C., MIRA, J.-P., CHOMPRET, A., JOULIN, V., CLAVEL-CHAPELON, F., BOURHIS, J., ANDRÉ, F., DELALOGE, S., TURSZ, T., KROEMER, G. &amp; ZITVOGEL, L. 2007. Toll-like receptor 4–dependent contribution of the immune system to anticancer chemotherapy and radiotherapy. </w:t>
      </w:r>
      <w:r w:rsidRPr="00B64A7F">
        <w:rPr>
          <w:i/>
        </w:rPr>
        <w:t>Nature Medicine,</w:t>
      </w:r>
      <w:r w:rsidRPr="00B64A7F">
        <w:t xml:space="preserve"> 13</w:t>
      </w:r>
      <w:r w:rsidRPr="00B64A7F">
        <w:rPr>
          <w:b/>
        </w:rPr>
        <w:t>,</w:t>
      </w:r>
      <w:r w:rsidRPr="00B64A7F">
        <w:t xml:space="preserve"> 1050-1059.</w:t>
      </w:r>
    </w:p>
    <w:p w14:paraId="2D396DBF" w14:textId="77777777" w:rsidR="00B64A7F" w:rsidRPr="00B64A7F" w:rsidRDefault="00B64A7F" w:rsidP="00B64A7F">
      <w:pPr>
        <w:pStyle w:val="EndNoteBibliography"/>
        <w:spacing w:after="0"/>
        <w:ind w:left="720" w:hanging="720"/>
      </w:pPr>
      <w:r w:rsidRPr="00B64A7F">
        <w:t xml:space="preserve">BUCCIONE, C., FRAGALE, A., POLVERINO, F., ZICCHEDDU, G., ARICÒ, E., BELARDELLI, F., PROIETTI, E., BATTISTINI, A. &amp; MOSCHELLA, F. 2018. Role of interferon regulatory factor 1 in governing Treg depletion, Th1 polarization, inflammasome activation and antitumor efficacy of cyclophosphamide. </w:t>
      </w:r>
      <w:r w:rsidRPr="00B64A7F">
        <w:rPr>
          <w:i/>
        </w:rPr>
        <w:t>Int J Cancer,</w:t>
      </w:r>
      <w:r w:rsidRPr="00B64A7F">
        <w:t xml:space="preserve"> 142</w:t>
      </w:r>
      <w:r w:rsidRPr="00B64A7F">
        <w:rPr>
          <w:b/>
        </w:rPr>
        <w:t>,</w:t>
      </w:r>
      <w:r w:rsidRPr="00B64A7F">
        <w:t xml:space="preserve"> 976-987.</w:t>
      </w:r>
    </w:p>
    <w:p w14:paraId="24B2E03F" w14:textId="77777777" w:rsidR="00B64A7F" w:rsidRPr="00B64A7F" w:rsidRDefault="00B64A7F" w:rsidP="00B64A7F">
      <w:pPr>
        <w:pStyle w:val="EndNoteBibliography"/>
        <w:spacing w:after="0"/>
        <w:ind w:left="720" w:hanging="720"/>
      </w:pPr>
      <w:r w:rsidRPr="00B64A7F">
        <w:t xml:space="preserve">BUCHAN, S. L., DOU, L., REMER, M., BOOTH, S. G., DUNN, S. N., LAI, C., SEMMRICH, M., TEIGE, I., MÅRTENSSON, L., PENFOLD, C. A., CHAN, H. T. C., WILLOUGHBY, J. E., MOCKRIDGE, C. I., DAHAL, L. N., CLEARY, K. L. S., JAMES, S., ROGEL, A., KANNISTO, P., JERNETZ, M., WILLIAMS, E. L., HEALY, E., VERBEEK, J. S., JOHNSON, P. W. M., FRENDÉUS, B., CRAGG, M. S., GLENNIE, M. J., GRAY, J. C., AL-SHAMKHANI, A. &amp; BEERS, S. A. 2018. Antibodies to Costimulatory Receptor </w:t>
      </w:r>
      <w:r w:rsidRPr="00B64A7F">
        <w:lastRenderedPageBreak/>
        <w:t xml:space="preserve">4-1BB Enhance Anti-tumor Immunity via T Regulatory Cell Depletion and Promotion of CD8&amp;#xa0;T Cell Effector Function. </w:t>
      </w:r>
      <w:r w:rsidRPr="00B64A7F">
        <w:rPr>
          <w:i/>
        </w:rPr>
        <w:t>Immunity,</w:t>
      </w:r>
      <w:r w:rsidRPr="00B64A7F">
        <w:t xml:space="preserve"> 49</w:t>
      </w:r>
      <w:r w:rsidRPr="00B64A7F">
        <w:rPr>
          <w:b/>
        </w:rPr>
        <w:t>,</w:t>
      </w:r>
      <w:r w:rsidRPr="00B64A7F">
        <w:t xml:space="preserve"> 958-970.e7.</w:t>
      </w:r>
    </w:p>
    <w:p w14:paraId="4441EB1E" w14:textId="77777777" w:rsidR="00B64A7F" w:rsidRPr="00B64A7F" w:rsidRDefault="00B64A7F" w:rsidP="00B64A7F">
      <w:pPr>
        <w:pStyle w:val="EndNoteBibliography"/>
        <w:spacing w:after="0"/>
        <w:ind w:left="720" w:hanging="720"/>
      </w:pPr>
      <w:r w:rsidRPr="00B64A7F">
        <w:t xml:space="preserve">BURLION, A., RAMOS, R. N., KC, P., SENDEYO, K., CORNEAU, A., MÉNÉTRIER-CAUX, C., PIAGGIO, E., OLIVE, D., CAUX, C. &amp; MARODON, G. 2019. A novel combination of chemotherapy and immunotherapy controls tumor growth in mice with a human immune system. </w:t>
      </w:r>
      <w:r w:rsidRPr="00B64A7F">
        <w:rPr>
          <w:i/>
        </w:rPr>
        <w:t>Oncoimmunology,</w:t>
      </w:r>
      <w:r w:rsidRPr="00B64A7F">
        <w:t xml:space="preserve"> 8</w:t>
      </w:r>
      <w:r w:rsidRPr="00B64A7F">
        <w:rPr>
          <w:b/>
        </w:rPr>
        <w:t>,</w:t>
      </w:r>
      <w:r w:rsidRPr="00B64A7F">
        <w:t xml:space="preserve"> 1596005.</w:t>
      </w:r>
    </w:p>
    <w:p w14:paraId="7592612A" w14:textId="77777777" w:rsidR="00B64A7F" w:rsidRPr="00B64A7F" w:rsidRDefault="00B64A7F" w:rsidP="00B64A7F">
      <w:pPr>
        <w:pStyle w:val="EndNoteBibliography"/>
        <w:spacing w:after="0"/>
        <w:ind w:left="720" w:hanging="720"/>
      </w:pPr>
      <w:r w:rsidRPr="00B64A7F">
        <w:t xml:space="preserve">CAMISASCHI, C., RENNE, S. L., BERETTA, V., RINI, F., SPAGNUOLO, R. D., TUCCITTO, A., PODDA, M. G., PARMIANI, G., RIVOLTINI, L., COLLINI, P., CASTELLI, C. &amp; LUKSCH, R. 2018. Immune landscape and in vivo immunogenicity of NY-ESO-1 tumor antigen in advanced neuroblastoma patients. </w:t>
      </w:r>
      <w:r w:rsidRPr="00B64A7F">
        <w:rPr>
          <w:i/>
        </w:rPr>
        <w:t>BMC Cancer,</w:t>
      </w:r>
      <w:r w:rsidRPr="00B64A7F">
        <w:t xml:space="preserve"> 18</w:t>
      </w:r>
      <w:r w:rsidRPr="00B64A7F">
        <w:rPr>
          <w:b/>
        </w:rPr>
        <w:t>,</w:t>
      </w:r>
      <w:r w:rsidRPr="00B64A7F">
        <w:t xml:space="preserve"> 983.</w:t>
      </w:r>
    </w:p>
    <w:p w14:paraId="5B600C83" w14:textId="77777777" w:rsidR="00B64A7F" w:rsidRPr="00B64A7F" w:rsidRDefault="00B64A7F" w:rsidP="00B64A7F">
      <w:pPr>
        <w:pStyle w:val="EndNoteBibliography"/>
        <w:spacing w:after="0"/>
        <w:ind w:left="720" w:hanging="720"/>
      </w:pPr>
      <w:r w:rsidRPr="00B64A7F">
        <w:t xml:space="preserve">CARLSON, L. M., DE GEER, A., SVEINBJØRNSSON, B., ORREGO, A., MARTINSSON, T., KOGNER, P. &amp; LEVITSKAYA, J. 2013. The microenvironment of human neuroblastoma supports the activation of tumor-associated T lymphocytes. </w:t>
      </w:r>
      <w:r w:rsidRPr="00B64A7F">
        <w:rPr>
          <w:i/>
        </w:rPr>
        <w:t>Oncoimmunology,</w:t>
      </w:r>
      <w:r w:rsidRPr="00B64A7F">
        <w:t xml:space="preserve"> 2</w:t>
      </w:r>
      <w:r w:rsidRPr="00B64A7F">
        <w:rPr>
          <w:b/>
        </w:rPr>
        <w:t>,</w:t>
      </w:r>
      <w:r w:rsidRPr="00B64A7F">
        <w:t xml:space="preserve"> e23618.</w:t>
      </w:r>
    </w:p>
    <w:p w14:paraId="3FA46CD8" w14:textId="77777777" w:rsidR="00B64A7F" w:rsidRPr="00B64A7F" w:rsidRDefault="00B64A7F" w:rsidP="00B64A7F">
      <w:pPr>
        <w:pStyle w:val="EndNoteBibliography"/>
        <w:spacing w:after="0"/>
        <w:ind w:left="720" w:hanging="720"/>
      </w:pPr>
      <w:r w:rsidRPr="00B64A7F">
        <w:t xml:space="preserve">CASARES, N., PEQUIGNOT, M. O., TESNIERE, A., GHIRINGHELLI, F., ROUX, S., CHAPUT, N., SCHMITT, E., HAMAI, A., HERVAS-STUBBS, S., OBEID, M., COUTANT, F., MÉTIVIER, D., PICHARD, E., AUCOUTURIER, P., PIERRON, G., GARRIDO, C., ZITVOGEL, L. &amp; KROEMER, G. 2005. Caspase-dependent immunogenicity of doxorubicin-induced tumor cell death. </w:t>
      </w:r>
      <w:r w:rsidRPr="00B64A7F">
        <w:rPr>
          <w:i/>
        </w:rPr>
        <w:t>J Exp Med,</w:t>
      </w:r>
      <w:r w:rsidRPr="00B64A7F">
        <w:t xml:space="preserve"> 202</w:t>
      </w:r>
      <w:r w:rsidRPr="00B64A7F">
        <w:rPr>
          <w:b/>
        </w:rPr>
        <w:t>,</w:t>
      </w:r>
      <w:r w:rsidRPr="00B64A7F">
        <w:t xml:space="preserve"> 1691-701.</w:t>
      </w:r>
    </w:p>
    <w:p w14:paraId="1F717A78" w14:textId="77777777" w:rsidR="00B64A7F" w:rsidRPr="00B64A7F" w:rsidRDefault="00B64A7F" w:rsidP="00B64A7F">
      <w:pPr>
        <w:pStyle w:val="EndNoteBibliography"/>
        <w:spacing w:after="0"/>
        <w:ind w:left="720" w:hanging="720"/>
      </w:pPr>
      <w:r w:rsidRPr="00B64A7F">
        <w:t xml:space="preserve">CHEUNG, N. K. &amp; DYER, M. A. 2013. Neuroblastoma: developmental biology, cancer genomics and immunotherapy. </w:t>
      </w:r>
      <w:r w:rsidRPr="00B64A7F">
        <w:rPr>
          <w:i/>
        </w:rPr>
        <w:t>Nat Rev Cancer,</w:t>
      </w:r>
      <w:r w:rsidRPr="00B64A7F">
        <w:t xml:space="preserve"> 13</w:t>
      </w:r>
      <w:r w:rsidRPr="00B64A7F">
        <w:rPr>
          <w:b/>
        </w:rPr>
        <w:t>,</w:t>
      </w:r>
      <w:r w:rsidRPr="00B64A7F">
        <w:t xml:space="preserve"> 397-411.</w:t>
      </w:r>
    </w:p>
    <w:p w14:paraId="5B5358F9" w14:textId="77777777" w:rsidR="00B64A7F" w:rsidRPr="00B64A7F" w:rsidRDefault="00B64A7F" w:rsidP="00B64A7F">
      <w:pPr>
        <w:pStyle w:val="EndNoteBibliography"/>
        <w:spacing w:after="0"/>
        <w:ind w:left="720" w:hanging="720"/>
      </w:pPr>
      <w:r w:rsidRPr="00B64A7F">
        <w:t xml:space="preserve">COUGHLAN, D., GIANFERANTE, M., LYNCH, C. F., STEVENS, J. L. &amp; HARLAN, L. C. 2017. Treatment and survival of childhood neuroblastoma: Evidence from a population-based study in the United States. </w:t>
      </w:r>
      <w:r w:rsidRPr="00B64A7F">
        <w:rPr>
          <w:i/>
        </w:rPr>
        <w:t>Pediatr Hematol Oncol,</w:t>
      </w:r>
      <w:r w:rsidRPr="00B64A7F">
        <w:t xml:space="preserve"> 34</w:t>
      </w:r>
      <w:r w:rsidRPr="00B64A7F">
        <w:rPr>
          <w:b/>
        </w:rPr>
        <w:t>,</w:t>
      </w:r>
      <w:r w:rsidRPr="00B64A7F">
        <w:t xml:space="preserve"> 320-330.</w:t>
      </w:r>
    </w:p>
    <w:p w14:paraId="494FBA25" w14:textId="77777777" w:rsidR="00B64A7F" w:rsidRPr="00B64A7F" w:rsidRDefault="00B64A7F" w:rsidP="00B64A7F">
      <w:pPr>
        <w:pStyle w:val="EndNoteBibliography"/>
        <w:spacing w:after="0"/>
        <w:ind w:left="720" w:hanging="720"/>
      </w:pPr>
      <w:r w:rsidRPr="00B64A7F">
        <w:t xml:space="preserve">COUGHLIN, C. M., FLEMING, M. D., CARROLL, R. G., PAWEL, B. R., HOGARTY, M. D., SHAN, X., VANCE, B. A., COHEN, J. N., JAIRAJ, S., LORD, E. M., WEXLER, M. H., DANET-DESNOYERS, G. A., PINKUS, J. L., PINKUS, G. S., MARIS, J. M., GRUPP, S. A. &amp; VONDERHEIDE, R. H. 2006. Immunosurveillance and survivin-specific T-cell immunity in children with high-risk neuroblastoma. </w:t>
      </w:r>
      <w:r w:rsidRPr="00B64A7F">
        <w:rPr>
          <w:i/>
        </w:rPr>
        <w:t>J Clin Oncol,</w:t>
      </w:r>
      <w:r w:rsidRPr="00B64A7F">
        <w:t xml:space="preserve"> 24</w:t>
      </w:r>
      <w:r w:rsidRPr="00B64A7F">
        <w:rPr>
          <w:b/>
        </w:rPr>
        <w:t>,</w:t>
      </w:r>
      <w:r w:rsidRPr="00B64A7F">
        <w:t xml:space="preserve"> 5725-34.</w:t>
      </w:r>
    </w:p>
    <w:p w14:paraId="072FB031" w14:textId="77777777" w:rsidR="00B64A7F" w:rsidRPr="00B64A7F" w:rsidRDefault="00B64A7F" w:rsidP="00B64A7F">
      <w:pPr>
        <w:pStyle w:val="EndNoteBibliography"/>
        <w:spacing w:after="0"/>
        <w:ind w:left="720" w:hanging="720"/>
      </w:pPr>
      <w:r w:rsidRPr="00B64A7F">
        <w:t xml:space="preserve">DAHAN, R., SEGA, E., ENGELHARDT, J., SELBY, M., KORMAN, A. J. &amp; RAVETCH, J. V. 2015. FcγRs Modulate the Anti-tumor Activity of Antibodies Targeting the PD-1/PD-L1 Axis. </w:t>
      </w:r>
      <w:r w:rsidRPr="00B64A7F">
        <w:rPr>
          <w:i/>
        </w:rPr>
        <w:t>Cancer Cell,</w:t>
      </w:r>
      <w:r w:rsidRPr="00B64A7F">
        <w:t xml:space="preserve"> 28</w:t>
      </w:r>
      <w:r w:rsidRPr="00B64A7F">
        <w:rPr>
          <w:b/>
        </w:rPr>
        <w:t>,</w:t>
      </w:r>
      <w:r w:rsidRPr="00B64A7F">
        <w:t xml:space="preserve"> 285-95.</w:t>
      </w:r>
    </w:p>
    <w:p w14:paraId="316A487A" w14:textId="77777777" w:rsidR="00B64A7F" w:rsidRPr="00B64A7F" w:rsidRDefault="00B64A7F" w:rsidP="00B64A7F">
      <w:pPr>
        <w:pStyle w:val="EndNoteBibliography"/>
        <w:spacing w:after="0"/>
        <w:ind w:left="720" w:hanging="720"/>
      </w:pPr>
      <w:r w:rsidRPr="00B64A7F">
        <w:t xml:space="preserve">DAVIS, K. L., FOX, E., MERCHANT, M. S., REID, J. M., KUDGUS, R. A., LIU, X., MINARD, C. G., VOSS, S., BERG, S. L., WEIGEL, B. J. &amp; MACKALL, C. L. 2020. Nivolumab in children and young adults with relapsed or refractory solid tumours or lymphoma (ADVL1412): a multicentre, open-label, single-arm, phase 1-2 trial. </w:t>
      </w:r>
      <w:r w:rsidRPr="00B64A7F">
        <w:rPr>
          <w:i/>
        </w:rPr>
        <w:t>Lancet Oncol,</w:t>
      </w:r>
      <w:r w:rsidRPr="00B64A7F">
        <w:t xml:space="preserve"> 21</w:t>
      </w:r>
      <w:r w:rsidRPr="00B64A7F">
        <w:rPr>
          <w:b/>
        </w:rPr>
        <w:t>,</w:t>
      </w:r>
      <w:r w:rsidRPr="00B64A7F">
        <w:t xml:space="preserve"> 541-550.</w:t>
      </w:r>
    </w:p>
    <w:p w14:paraId="3930D44D" w14:textId="77777777" w:rsidR="00B64A7F" w:rsidRPr="00B64A7F" w:rsidRDefault="00B64A7F" w:rsidP="00B64A7F">
      <w:pPr>
        <w:pStyle w:val="EndNoteBibliography"/>
        <w:spacing w:after="0"/>
        <w:ind w:left="720" w:hanging="720"/>
      </w:pPr>
      <w:r w:rsidRPr="00B64A7F">
        <w:t xml:space="preserve">DIMELOE, S., FRICK, C., FISCHER, M., GUBSER, P. M., RAZIK, L., BANTUG, G. R., RAVON, M., LANGENKAMP, A. &amp; HESS, C. 2014. Human regulatory T cells lack the cyclophosphamide-extruding transporter ABCB1 and are more susceptible to cyclophosphamide-induced apoptosis. </w:t>
      </w:r>
      <w:r w:rsidRPr="00B64A7F">
        <w:rPr>
          <w:i/>
        </w:rPr>
        <w:t>Eur J Immunol,</w:t>
      </w:r>
      <w:r w:rsidRPr="00B64A7F">
        <w:t xml:space="preserve"> 44</w:t>
      </w:r>
      <w:r w:rsidRPr="00B64A7F">
        <w:rPr>
          <w:b/>
        </w:rPr>
        <w:t>,</w:t>
      </w:r>
      <w:r w:rsidRPr="00B64A7F">
        <w:t xml:space="preserve"> 3614-20.</w:t>
      </w:r>
    </w:p>
    <w:p w14:paraId="7A038B63" w14:textId="77777777" w:rsidR="00B64A7F" w:rsidRPr="00B64A7F" w:rsidRDefault="00B64A7F" w:rsidP="00B64A7F">
      <w:pPr>
        <w:pStyle w:val="EndNoteBibliography"/>
        <w:spacing w:after="0"/>
        <w:ind w:left="720" w:hanging="720"/>
      </w:pPr>
      <w:r w:rsidRPr="00B64A7F">
        <w:t xml:space="preserve">DU, B. &amp; WAXMAN, D. J. 2020. Medium dose intermittent cyclophosphamide induces immunogenic cell death and cancer cell autonomous type I interferon production in glioma models. </w:t>
      </w:r>
      <w:r w:rsidRPr="00B64A7F">
        <w:rPr>
          <w:i/>
        </w:rPr>
        <w:t>Cancer Lett,</w:t>
      </w:r>
      <w:r w:rsidRPr="00B64A7F">
        <w:t xml:space="preserve"> 470</w:t>
      </w:r>
      <w:r w:rsidRPr="00B64A7F">
        <w:rPr>
          <w:b/>
        </w:rPr>
        <w:t>,</w:t>
      </w:r>
      <w:r w:rsidRPr="00B64A7F">
        <w:t xml:space="preserve"> 170-180.</w:t>
      </w:r>
    </w:p>
    <w:p w14:paraId="66D08A8D" w14:textId="77777777" w:rsidR="00B64A7F" w:rsidRPr="00B64A7F" w:rsidRDefault="00B64A7F" w:rsidP="00B64A7F">
      <w:pPr>
        <w:pStyle w:val="EndNoteBibliography"/>
        <w:spacing w:after="0"/>
        <w:ind w:left="720" w:hanging="720"/>
      </w:pPr>
      <w:r w:rsidRPr="00B64A7F">
        <w:t xml:space="preserve">EGLE, A., HARRIS, A. W., BATH, M. L., O'REILLY, L. &amp; CORY, S. 2004. VavP-Bcl2 transgenic mice develop follicular lymphoma preceded by germinal center hyperplasia. </w:t>
      </w:r>
      <w:r w:rsidRPr="00B64A7F">
        <w:rPr>
          <w:i/>
        </w:rPr>
        <w:t>Blood,</w:t>
      </w:r>
      <w:r w:rsidRPr="00B64A7F">
        <w:t xml:space="preserve"> 103</w:t>
      </w:r>
      <w:r w:rsidRPr="00B64A7F">
        <w:rPr>
          <w:b/>
        </w:rPr>
        <w:t>,</w:t>
      </w:r>
      <w:r w:rsidRPr="00B64A7F">
        <w:t xml:space="preserve"> 2276-83.</w:t>
      </w:r>
    </w:p>
    <w:p w14:paraId="2C24687D" w14:textId="77777777" w:rsidR="00B64A7F" w:rsidRPr="00B64A7F" w:rsidRDefault="00B64A7F" w:rsidP="00B64A7F">
      <w:pPr>
        <w:pStyle w:val="EndNoteBibliography"/>
        <w:spacing w:after="0"/>
        <w:ind w:left="720" w:hanging="720"/>
      </w:pPr>
      <w:r w:rsidRPr="00B64A7F">
        <w:t xml:space="preserve">FONTENOT, J. D., GAVIN, M. A. &amp; RUDENSKY, A. Y. 2003. Foxp3 programs the development and function of CD4+CD25+ regulatory T cells. </w:t>
      </w:r>
      <w:r w:rsidRPr="00B64A7F">
        <w:rPr>
          <w:i/>
        </w:rPr>
        <w:t>Nat Immunol,</w:t>
      </w:r>
      <w:r w:rsidRPr="00B64A7F">
        <w:t xml:space="preserve"> 4</w:t>
      </w:r>
      <w:r w:rsidRPr="00B64A7F">
        <w:rPr>
          <w:b/>
        </w:rPr>
        <w:t>,</w:t>
      </w:r>
      <w:r w:rsidRPr="00B64A7F">
        <w:t xml:space="preserve"> 330-6.</w:t>
      </w:r>
    </w:p>
    <w:p w14:paraId="3389BF89" w14:textId="77777777" w:rsidR="00B64A7F" w:rsidRPr="00B64A7F" w:rsidRDefault="00B64A7F" w:rsidP="00B64A7F">
      <w:pPr>
        <w:pStyle w:val="EndNoteBibliography"/>
        <w:spacing w:after="0"/>
        <w:ind w:left="720" w:hanging="720"/>
      </w:pPr>
      <w:r w:rsidRPr="00B64A7F">
        <w:t xml:space="preserve">GALLUZZI, L., SENOVILLA, L., ZITVOGEL, L. &amp; KROEMER, G. 2012. The secret ally: immunostimulation by anticancer drugs. </w:t>
      </w:r>
      <w:r w:rsidRPr="00B64A7F">
        <w:rPr>
          <w:i/>
        </w:rPr>
        <w:t>Nature Reviews Drug Discovery,</w:t>
      </w:r>
      <w:r w:rsidRPr="00B64A7F">
        <w:t xml:space="preserve"> 11</w:t>
      </w:r>
      <w:r w:rsidRPr="00B64A7F">
        <w:rPr>
          <w:b/>
        </w:rPr>
        <w:t>,</w:t>
      </w:r>
      <w:r w:rsidRPr="00B64A7F">
        <w:t xml:space="preserve"> 215-233.</w:t>
      </w:r>
    </w:p>
    <w:p w14:paraId="354DFB6C" w14:textId="77777777" w:rsidR="00B64A7F" w:rsidRPr="00B64A7F" w:rsidRDefault="00B64A7F" w:rsidP="00B64A7F">
      <w:pPr>
        <w:pStyle w:val="EndNoteBibliography"/>
        <w:spacing w:after="0"/>
        <w:ind w:left="720" w:hanging="720"/>
      </w:pPr>
      <w:r w:rsidRPr="00B64A7F">
        <w:t>GEBREMESKEL, S., LOBERT, L., TANNER, K., WALKER, B., OLIPHANT, T., CLARKE, L. E., DELLAIRE, G. &amp; JOHNSTON, B. 2017. Natural Killer T-cell Immunotherapy in Combination with Chemotherapy-</w:t>
      </w:r>
      <w:r w:rsidRPr="00B64A7F">
        <w:lastRenderedPageBreak/>
        <w:t xml:space="preserve">Induced Immunogenic Cell Death Targets Metastatic Breast Cancer. </w:t>
      </w:r>
      <w:r w:rsidRPr="00B64A7F">
        <w:rPr>
          <w:i/>
        </w:rPr>
        <w:t>Cancer Immunol Res,</w:t>
      </w:r>
      <w:r w:rsidRPr="00B64A7F">
        <w:t xml:space="preserve"> 5</w:t>
      </w:r>
      <w:r w:rsidRPr="00B64A7F">
        <w:rPr>
          <w:b/>
        </w:rPr>
        <w:t>,</w:t>
      </w:r>
      <w:r w:rsidRPr="00B64A7F">
        <w:t xml:space="preserve"> 1086-1097.</w:t>
      </w:r>
    </w:p>
    <w:p w14:paraId="02990132" w14:textId="77777777" w:rsidR="00B64A7F" w:rsidRPr="00B64A7F" w:rsidRDefault="00B64A7F" w:rsidP="00B64A7F">
      <w:pPr>
        <w:pStyle w:val="EndNoteBibliography"/>
        <w:spacing w:after="0"/>
        <w:ind w:left="720" w:hanging="720"/>
      </w:pPr>
      <w:r w:rsidRPr="00B64A7F">
        <w:t xml:space="preserve">GEOERGER, B., KANG, H. J., YALON-OREN, M., MARSHALL, L. V., VEZINA, C., PAPPO, A., LAETSCH, T. W., PETRILLI, A. S., EBINGER, M., TOPORSKI, J., GLADE-BENDER, J., NICHOLLS, W., FOX, E., DUBOIS, S. G., MACY, M. E., COHN, S. L., PATHIRAJA, K., DIEDE, S. J., EBBINGHAUS, S. &amp; PINTO, N. 2020. Pembrolizumab in paediatric patients with advanced melanoma or a PD-L1-positive, advanced, relapsed, or refractory solid tumour or lymphoma (KEYNOTE-051): interim analysis of an open-label, single-arm, phase 1-2 trial. </w:t>
      </w:r>
      <w:r w:rsidRPr="00B64A7F">
        <w:rPr>
          <w:i/>
        </w:rPr>
        <w:t>Lancet Oncol,</w:t>
      </w:r>
      <w:r w:rsidRPr="00B64A7F">
        <w:t xml:space="preserve"> 21</w:t>
      </w:r>
      <w:r w:rsidRPr="00B64A7F">
        <w:rPr>
          <w:b/>
        </w:rPr>
        <w:t>,</w:t>
      </w:r>
      <w:r w:rsidRPr="00B64A7F">
        <w:t xml:space="preserve"> 121-133.</w:t>
      </w:r>
    </w:p>
    <w:p w14:paraId="3F616D5F" w14:textId="77777777" w:rsidR="00B64A7F" w:rsidRPr="00B64A7F" w:rsidRDefault="00B64A7F" w:rsidP="00B64A7F">
      <w:pPr>
        <w:pStyle w:val="EndNoteBibliography"/>
        <w:spacing w:after="0"/>
        <w:ind w:left="720" w:hanging="720"/>
      </w:pPr>
      <w:r w:rsidRPr="00B64A7F">
        <w:t xml:space="preserve">GERSHAN, J. A., BARR, K. M., WEBER, J. J., JING, W. &amp; JOHNSON, B. D. 2015. Immune modulating effects of cyclophosphamide and treatment with tumor lysate/CpG synergize to eliminate murine neuroblastoma. </w:t>
      </w:r>
      <w:r w:rsidRPr="00B64A7F">
        <w:rPr>
          <w:i/>
        </w:rPr>
        <w:t>Journal for Immunotherapy of Cancer,</w:t>
      </w:r>
      <w:r w:rsidRPr="00B64A7F">
        <w:t xml:space="preserve"> 3</w:t>
      </w:r>
      <w:r w:rsidRPr="00B64A7F">
        <w:rPr>
          <w:b/>
        </w:rPr>
        <w:t>,</w:t>
      </w:r>
      <w:r w:rsidRPr="00B64A7F">
        <w:t xml:space="preserve"> 24.</w:t>
      </w:r>
    </w:p>
    <w:p w14:paraId="6B21A465" w14:textId="77777777" w:rsidR="00B64A7F" w:rsidRPr="00B64A7F" w:rsidRDefault="00B64A7F" w:rsidP="00B64A7F">
      <w:pPr>
        <w:pStyle w:val="EndNoteBibliography"/>
        <w:spacing w:after="0"/>
        <w:ind w:left="720" w:hanging="720"/>
      </w:pPr>
      <w:r w:rsidRPr="00B64A7F">
        <w:t xml:space="preserve">GRISERI, T., ASQUITH, M., THOMPSON, C. &amp; POWRIE, F. 2010. OX40 is required for regulatory T cell–mediated control of colitis. </w:t>
      </w:r>
      <w:r w:rsidRPr="00B64A7F">
        <w:rPr>
          <w:i/>
        </w:rPr>
        <w:t>Journal of Experimental Medicine,</w:t>
      </w:r>
      <w:r w:rsidRPr="00B64A7F">
        <w:t xml:space="preserve"> 207</w:t>
      </w:r>
      <w:r w:rsidRPr="00B64A7F">
        <w:rPr>
          <w:b/>
        </w:rPr>
        <w:t>,</w:t>
      </w:r>
      <w:r w:rsidRPr="00B64A7F">
        <w:t xml:space="preserve"> 699-709.</w:t>
      </w:r>
    </w:p>
    <w:p w14:paraId="61CEB2DA" w14:textId="77777777" w:rsidR="00B64A7F" w:rsidRPr="00B64A7F" w:rsidRDefault="00B64A7F" w:rsidP="00B64A7F">
      <w:pPr>
        <w:pStyle w:val="EndNoteBibliography"/>
        <w:spacing w:after="0"/>
        <w:ind w:left="720" w:hanging="720"/>
      </w:pPr>
      <w:r w:rsidRPr="00B64A7F">
        <w:t xml:space="preserve">GRÖBNER, S. N., WORST, B. C., WEISCHENFELDT, J., BUCHHALTER, I., KLEINHEINZ, K., RUDNEVA, V. A., JOHANN, P. D., BALASUBRAMANIAN, G. P., SEGURA-WANG, M., BRABETZ, S., BENDER, S., HUTTER, B., STURM, D., PFAFF, E., HÜBSCHMANN, D., ZIPPRICH, G., HEINOLD, M., EILS, J., LAWERENZ, C., ERKEK, S., LAMBO, S., WASZAK, S., BLATTMANN, C., BORKHARDT, A., KUHLEN, M., EGGERT, A., FULDA, S., GESSLER, M., WEGERT, J., KAPPLER, R., BAUMHOER, D., BURDACH, S., KIRSCHNER-SCHWABE, R., KONTNY, U., KULOZIK, A. E., LOHMANN, D., HETTMER, S., ECKERT, C., BIELACK, S., NATHRATH, M., NIEMEYER, C., RICHTER, G. H., SCHULTE, J., SIEBERT, R., WESTERMANN, F., MOLENAAR, J. J., VASSAL, G., WITT, H., BURKHARDT, B., KRATZ, C. P., WITT, O., VAN TILBURG, C. M., KRAMM, C. M., FLEISCHHACK, G., DIRKSEN, U., RUTKOWSKI, S., FRÜHWALD, M., VON HOFF, K., WOLF, S., KLINGEBIEL, T., KOSCIELNIAK, E., LANDGRAF, P., KOSTER, J., RESNICK, A. C., ZHANG, J., LIU, Y., ZHOU, X., WAANDERS, A. J., ZWIJNENBURG, D. A., RAMAN, P., BRORS, B., WEBER, U. D., NORTHCOTT, P. A., PAJTLER, K. W., KOOL, M., PIRO, R. M., KORBEL, J. O., SCHLESNER, M., EILS, R., JONES, D. T. W., LICHTER, P., CHAVEZ, L., ZAPATKA, M. &amp; PFISTER, S. M. 2018. The landscape of genomic alterations across childhood cancers. </w:t>
      </w:r>
      <w:r w:rsidRPr="00B64A7F">
        <w:rPr>
          <w:i/>
        </w:rPr>
        <w:t>Nature,</w:t>
      </w:r>
      <w:r w:rsidRPr="00B64A7F">
        <w:t xml:space="preserve"> 555</w:t>
      </w:r>
      <w:r w:rsidRPr="00B64A7F">
        <w:rPr>
          <w:b/>
        </w:rPr>
        <w:t>,</w:t>
      </w:r>
      <w:r w:rsidRPr="00B64A7F">
        <w:t xml:space="preserve"> 321-327.</w:t>
      </w:r>
    </w:p>
    <w:p w14:paraId="24D0B4D4" w14:textId="77777777" w:rsidR="00B64A7F" w:rsidRPr="00B64A7F" w:rsidRDefault="00B64A7F" w:rsidP="00B64A7F">
      <w:pPr>
        <w:pStyle w:val="EndNoteBibliography"/>
        <w:spacing w:after="0"/>
        <w:ind w:left="720" w:hanging="720"/>
      </w:pPr>
      <w:r w:rsidRPr="00B64A7F">
        <w:t xml:space="preserve">GUILLEREY, C., NAKAMURA, K., PICHLER, A. C., BARKAUSKAS, D., KRUMEICH, S., STANNARD, K., MILES, K., HARJUNPÄÄ, H., YU, Y., CASEY, M., DOBAN, A. I., LAZAR, M., HARTEL, G., SMITH, D., VUCKOVIC, S., TENG, M. W., BERGSAGEL, P. L., CHESI, M., HILL, G. R., MARTINET, L. &amp; SMYTH, M. J. 2019. Chemotherapy followed by anti-CD137 mAb immunotherapy improves disease control in a mouse myeloma model. </w:t>
      </w:r>
      <w:r w:rsidRPr="00B64A7F">
        <w:rPr>
          <w:i/>
        </w:rPr>
        <w:t>JCI Insight,</w:t>
      </w:r>
      <w:r w:rsidRPr="00B64A7F">
        <w:t xml:space="preserve"> 5.</w:t>
      </w:r>
    </w:p>
    <w:p w14:paraId="32775707" w14:textId="77777777" w:rsidR="00B64A7F" w:rsidRPr="00B64A7F" w:rsidRDefault="00B64A7F" w:rsidP="00B64A7F">
      <w:pPr>
        <w:pStyle w:val="EndNoteBibliography"/>
        <w:spacing w:after="0"/>
        <w:ind w:left="720" w:hanging="720"/>
      </w:pPr>
      <w:r w:rsidRPr="00B64A7F">
        <w:t xml:space="preserve">HUGHES, E., SCURR, M., CAMPBELL, E., JONES, E., GODKIN, A. &amp; GALLIMORE, A. 2018. T-cell modulation by cyclophosphamide for tumour therapy. </w:t>
      </w:r>
      <w:r w:rsidRPr="00B64A7F">
        <w:rPr>
          <w:i/>
        </w:rPr>
        <w:t>Immunology,</w:t>
      </w:r>
      <w:r w:rsidRPr="00B64A7F">
        <w:t xml:space="preserve"> 154</w:t>
      </w:r>
      <w:r w:rsidRPr="00B64A7F">
        <w:rPr>
          <w:b/>
        </w:rPr>
        <w:t>,</w:t>
      </w:r>
      <w:r w:rsidRPr="00B64A7F">
        <w:t xml:space="preserve"> 62-68.</w:t>
      </w:r>
    </w:p>
    <w:p w14:paraId="490DD1DA" w14:textId="77777777" w:rsidR="00B64A7F" w:rsidRPr="00B64A7F" w:rsidRDefault="00B64A7F" w:rsidP="00B64A7F">
      <w:pPr>
        <w:pStyle w:val="EndNoteBibliography"/>
        <w:spacing w:after="0"/>
        <w:ind w:left="720" w:hanging="720"/>
      </w:pPr>
      <w:r w:rsidRPr="00B64A7F">
        <w:t xml:space="preserve">HUIJTS, C. M., WERTER, I. M., LOUGHEED, S. M., GOEDEGEBUURE, R. S., VAN HERPEN, C. M., HAMBERG, P., TASCILAR, M., HAANEN, J. B., VERHEUL, H. M., DE GRUIJL, T. D. &amp; VAN DER VLIET, H. J. 2019. Phase 1 study of everolimus and low-dose oral cyclophosphamide in patients with metastatic renal cell carcinoma. </w:t>
      </w:r>
      <w:r w:rsidRPr="00B64A7F">
        <w:rPr>
          <w:i/>
        </w:rPr>
        <w:t>Cancer Immunol Immunother,</w:t>
      </w:r>
      <w:r w:rsidRPr="00B64A7F">
        <w:t xml:space="preserve"> 68</w:t>
      </w:r>
      <w:r w:rsidRPr="00B64A7F">
        <w:rPr>
          <w:b/>
        </w:rPr>
        <w:t>,</w:t>
      </w:r>
      <w:r w:rsidRPr="00B64A7F">
        <w:t xml:space="preserve"> 319-329.</w:t>
      </w:r>
    </w:p>
    <w:p w14:paraId="37C26722" w14:textId="77777777" w:rsidR="00B64A7F" w:rsidRPr="00B64A7F" w:rsidRDefault="00B64A7F" w:rsidP="00B64A7F">
      <w:pPr>
        <w:pStyle w:val="EndNoteBibliography"/>
        <w:spacing w:after="0"/>
        <w:ind w:left="720" w:hanging="720"/>
      </w:pPr>
      <w:r w:rsidRPr="00B64A7F">
        <w:t xml:space="preserve">INOUE, S., SETOYAMA, Y. &amp; ODAKA, A. 2014. Doxorubicin treatment induces tumor cell death followed by immunomodulation in a murine neuroblastoma model. </w:t>
      </w:r>
      <w:r w:rsidRPr="00B64A7F">
        <w:rPr>
          <w:i/>
        </w:rPr>
        <w:t>Exp Ther Med,</w:t>
      </w:r>
      <w:r w:rsidRPr="00B64A7F">
        <w:t xml:space="preserve"> 7</w:t>
      </w:r>
      <w:r w:rsidRPr="00B64A7F">
        <w:rPr>
          <w:b/>
        </w:rPr>
        <w:t>,</w:t>
      </w:r>
      <w:r w:rsidRPr="00B64A7F">
        <w:t xml:space="preserve"> 703-708.</w:t>
      </w:r>
    </w:p>
    <w:p w14:paraId="259E5D3C" w14:textId="77777777" w:rsidR="00B64A7F" w:rsidRPr="00B64A7F" w:rsidRDefault="00B64A7F" w:rsidP="00B64A7F">
      <w:pPr>
        <w:pStyle w:val="EndNoteBibliography"/>
        <w:spacing w:after="0"/>
        <w:ind w:left="720" w:hanging="720"/>
      </w:pPr>
      <w:r w:rsidRPr="00B64A7F">
        <w:t xml:space="preserve">INOUE, S., SETOYAMA, Y., ODAKA, A., KITAGAWA, D. &amp; BECK, Y. 2017. Chemoimmunotherapeutic effect of combined treatment with ex vivo generated antigen-presenting immune cells and conventional antitumor agents in a mouse neuroblastoma model. </w:t>
      </w:r>
      <w:r w:rsidRPr="00B64A7F">
        <w:rPr>
          <w:i/>
        </w:rPr>
        <w:t>J Pediatr Surg,</w:t>
      </w:r>
      <w:r w:rsidRPr="00B64A7F">
        <w:t xml:space="preserve"> 52</w:t>
      </w:r>
      <w:r w:rsidRPr="00B64A7F">
        <w:rPr>
          <w:b/>
        </w:rPr>
        <w:t>,</w:t>
      </w:r>
      <w:r w:rsidRPr="00B64A7F">
        <w:t xml:space="preserve"> 1642-1650.</w:t>
      </w:r>
    </w:p>
    <w:p w14:paraId="27140640" w14:textId="77777777" w:rsidR="00B64A7F" w:rsidRPr="00B64A7F" w:rsidRDefault="00B64A7F" w:rsidP="00B64A7F">
      <w:pPr>
        <w:pStyle w:val="EndNoteBibliography"/>
        <w:spacing w:after="0"/>
        <w:ind w:left="720" w:hanging="720"/>
      </w:pPr>
      <w:r w:rsidRPr="00B64A7F">
        <w:t xml:space="preserve">JUBEL, J. M., BARBATI, Z. R., BURGER, C., WIRTZ, D. C. &amp; SCHILDBERG, F. A. 2020. The Role of PD-1 in Acute and Chronic Infection. </w:t>
      </w:r>
      <w:r w:rsidRPr="00B64A7F">
        <w:rPr>
          <w:i/>
        </w:rPr>
        <w:t>Frontiers in Immunology,</w:t>
      </w:r>
      <w:r w:rsidRPr="00B64A7F">
        <w:t xml:space="preserve"> 11.</w:t>
      </w:r>
    </w:p>
    <w:p w14:paraId="380A2831" w14:textId="77777777" w:rsidR="00B64A7F" w:rsidRPr="00B64A7F" w:rsidRDefault="00B64A7F" w:rsidP="00B64A7F">
      <w:pPr>
        <w:pStyle w:val="EndNoteBibliography"/>
        <w:spacing w:after="0"/>
        <w:ind w:left="720" w:hanging="720"/>
      </w:pPr>
      <w:r w:rsidRPr="00B64A7F">
        <w:t xml:space="preserve">JUNKER, F., GORDON, J. &amp; QURESHI, O. 2020. Fc Gamma Receptors and Their Role in Antigen Uptake, Presentation, and T Cell Activation. </w:t>
      </w:r>
      <w:r w:rsidRPr="00B64A7F">
        <w:rPr>
          <w:i/>
        </w:rPr>
        <w:t>Front Immunol,</w:t>
      </w:r>
      <w:r w:rsidRPr="00B64A7F">
        <w:t xml:space="preserve"> 11</w:t>
      </w:r>
      <w:r w:rsidRPr="00B64A7F">
        <w:rPr>
          <w:b/>
        </w:rPr>
        <w:t>,</w:t>
      </w:r>
      <w:r w:rsidRPr="00B64A7F">
        <w:t xml:space="preserve"> 1393.</w:t>
      </w:r>
    </w:p>
    <w:p w14:paraId="4910A703" w14:textId="77777777" w:rsidR="00B64A7F" w:rsidRPr="00B64A7F" w:rsidRDefault="00B64A7F" w:rsidP="00B64A7F">
      <w:pPr>
        <w:pStyle w:val="EndNoteBibliography"/>
        <w:spacing w:after="0"/>
        <w:ind w:left="720" w:hanging="720"/>
      </w:pPr>
      <w:r w:rsidRPr="00B64A7F">
        <w:t xml:space="preserve">LADENSTEIN, R., PÖTSCHGER, U., VALTEAU-COUANET, D., LUKSCH, R., CASTEL, V., YANIV, I., LAUREYS, G., BROCK, P., MICHON, J. M., OWENS, C., TRAHAIR, T., CHAN, G. C. F., RUUD, E., SCHROEDER, </w:t>
      </w:r>
      <w:r w:rsidRPr="00B64A7F">
        <w:lastRenderedPageBreak/>
        <w:t xml:space="preserve">H., BECK POPOVIC, M., SCHREIER, G., LOIBNER, H., AMBROS, P., HOLMES, K., CASTELLANI, M. R., GAZE, M. N., GARAVENTA, A., PEARSON, A. D. J. &amp; LODE, H. N. 2018. Interleukin 2 with anti-GD2 antibody ch14.18/CHO (dinutuximab beta) in patients with high-risk neuroblastoma (HR-NBL1/SIOPEN): a multicentre, randomised, phase 3 trial. </w:t>
      </w:r>
      <w:r w:rsidRPr="00B64A7F">
        <w:rPr>
          <w:i/>
        </w:rPr>
        <w:t>Lancet Oncol,</w:t>
      </w:r>
      <w:r w:rsidRPr="00B64A7F">
        <w:t xml:space="preserve"> 19</w:t>
      </w:r>
      <w:r w:rsidRPr="00B64A7F">
        <w:rPr>
          <w:b/>
        </w:rPr>
        <w:t>,</w:t>
      </w:r>
      <w:r w:rsidRPr="00B64A7F">
        <w:t xml:space="preserve"> 1617-1629.</w:t>
      </w:r>
    </w:p>
    <w:p w14:paraId="260ABD89" w14:textId="77777777" w:rsidR="00B64A7F" w:rsidRPr="00B64A7F" w:rsidRDefault="00B64A7F" w:rsidP="00B64A7F">
      <w:pPr>
        <w:pStyle w:val="EndNoteBibliography"/>
        <w:spacing w:after="0"/>
        <w:ind w:left="720" w:hanging="720"/>
      </w:pPr>
      <w:r w:rsidRPr="00B64A7F">
        <w:t xml:space="preserve">LE CESNE, A., MAREC-BERARD, P., BLAY, J. Y., GASPAR, N., BERTUCCI, F., PENEL, N., BOMPAS, E., COUSIN, S., TOULMONDE, M., BESSEDE, A., FRIDMAN, W. H., SAUTES-FRIDMAN, C., KIND, M., LE LOARER, F., PULIDO, M. &amp; ITALIANO, A. 2019. Programmed cell death 1 (PD-1) targeting in patients with advanced osteosarcomas: results from the PEMBROSARC study. </w:t>
      </w:r>
      <w:r w:rsidRPr="00B64A7F">
        <w:rPr>
          <w:i/>
        </w:rPr>
        <w:t>Eur J Cancer,</w:t>
      </w:r>
      <w:r w:rsidRPr="00B64A7F">
        <w:t xml:space="preserve"> 119</w:t>
      </w:r>
      <w:r w:rsidRPr="00B64A7F">
        <w:rPr>
          <w:b/>
        </w:rPr>
        <w:t>,</w:t>
      </w:r>
      <w:r w:rsidRPr="00B64A7F">
        <w:t xml:space="preserve"> 151-157.</w:t>
      </w:r>
    </w:p>
    <w:p w14:paraId="731A01C2" w14:textId="77777777" w:rsidR="00B64A7F" w:rsidRPr="00B64A7F" w:rsidRDefault="00B64A7F" w:rsidP="00B64A7F">
      <w:pPr>
        <w:pStyle w:val="EndNoteBibliography"/>
        <w:spacing w:after="0"/>
        <w:ind w:left="720" w:hanging="720"/>
      </w:pPr>
      <w:r w:rsidRPr="00B64A7F">
        <w:t xml:space="preserve">LIU, R., OLDHAM, R. J., TEAL, E., BEERS, S. A. &amp; CRAGG, M. S. 2020. Fc-Engineering for Modulated Effector Functions-Improving Antibodies for Cancer Treatment. </w:t>
      </w:r>
      <w:r w:rsidRPr="00B64A7F">
        <w:rPr>
          <w:i/>
        </w:rPr>
        <w:t>Antibodies (Basel),</w:t>
      </w:r>
      <w:r w:rsidRPr="00B64A7F">
        <w:t xml:space="preserve"> 9.</w:t>
      </w:r>
    </w:p>
    <w:p w14:paraId="28B0E334" w14:textId="77777777" w:rsidR="00B64A7F" w:rsidRPr="00B64A7F" w:rsidRDefault="00B64A7F" w:rsidP="00B64A7F">
      <w:pPr>
        <w:pStyle w:val="EndNoteBibliography"/>
        <w:spacing w:after="0"/>
        <w:ind w:left="720" w:hanging="720"/>
      </w:pPr>
      <w:r w:rsidRPr="00B64A7F">
        <w:t xml:space="preserve">LOYHER, P. L., ROCHEFORT, J., BAUDESSON DE CHANVILLE, C., HAMON, P., LESCAILLE, G., BERTOLUS, C., GUILLOT-DELOST, M., KRUMMEL, M. F., LEMOINE, F. M., COMBADIÈRE, C. &amp; BOISSONNAS, A. 2016. CCR2 Influences T Regulatory Cell Migration to Tumors and Serves as a Biomarker of Cyclophosphamide Sensitivity. </w:t>
      </w:r>
      <w:r w:rsidRPr="00B64A7F">
        <w:rPr>
          <w:i/>
        </w:rPr>
        <w:t>Cancer Res,</w:t>
      </w:r>
      <w:r w:rsidRPr="00B64A7F">
        <w:t xml:space="preserve"> 76</w:t>
      </w:r>
      <w:r w:rsidRPr="00B64A7F">
        <w:rPr>
          <w:b/>
        </w:rPr>
        <w:t>,</w:t>
      </w:r>
      <w:r w:rsidRPr="00B64A7F">
        <w:t xml:space="preserve"> 6483-6494.</w:t>
      </w:r>
    </w:p>
    <w:p w14:paraId="676E7E24" w14:textId="77777777" w:rsidR="00B64A7F" w:rsidRPr="00B64A7F" w:rsidRDefault="00B64A7F" w:rsidP="00B64A7F">
      <w:pPr>
        <w:pStyle w:val="EndNoteBibliography"/>
        <w:spacing w:after="0"/>
        <w:ind w:left="720" w:hanging="720"/>
      </w:pPr>
      <w:r w:rsidRPr="00B64A7F">
        <w:t xml:space="preserve">MARIS, J. M., HOGARTY, M. D., BAGATELL, R. &amp; COHN, S. L. 2007. Neuroblastoma. </w:t>
      </w:r>
      <w:r w:rsidRPr="00B64A7F">
        <w:rPr>
          <w:i/>
        </w:rPr>
        <w:t>The Lancet,</w:t>
      </w:r>
      <w:r w:rsidRPr="00B64A7F">
        <w:t xml:space="preserve"> 369</w:t>
      </w:r>
      <w:r w:rsidRPr="00B64A7F">
        <w:rPr>
          <w:b/>
        </w:rPr>
        <w:t>,</w:t>
      </w:r>
      <w:r w:rsidRPr="00B64A7F">
        <w:t xml:space="preserve"> 2106-2120.</w:t>
      </w:r>
    </w:p>
    <w:p w14:paraId="2D731236" w14:textId="77777777" w:rsidR="00B64A7F" w:rsidRPr="00B64A7F" w:rsidRDefault="00B64A7F" w:rsidP="00B64A7F">
      <w:pPr>
        <w:pStyle w:val="EndNoteBibliography"/>
        <w:spacing w:after="0"/>
        <w:ind w:left="720" w:hanging="720"/>
      </w:pPr>
      <w:r w:rsidRPr="00B64A7F">
        <w:t xml:space="preserve">MATTHAY, K. K., MARIS, J. M., SCHLEIERMACHER, G., NAKAGAWARA, A., MACKALL, C. L., DILLER, L. &amp; WEISS, W. A. 2016. Neuroblastoma. </w:t>
      </w:r>
      <w:r w:rsidRPr="00B64A7F">
        <w:rPr>
          <w:i/>
        </w:rPr>
        <w:t>Nature Reviews Disease Primers,</w:t>
      </w:r>
      <w:r w:rsidRPr="00B64A7F">
        <w:t xml:space="preserve"> 2</w:t>
      </w:r>
      <w:r w:rsidRPr="00B64A7F">
        <w:rPr>
          <w:b/>
        </w:rPr>
        <w:t>,</w:t>
      </w:r>
      <w:r w:rsidRPr="00B64A7F">
        <w:t xml:space="preserve"> 16078.</w:t>
      </w:r>
    </w:p>
    <w:p w14:paraId="14DFA2A2" w14:textId="77777777" w:rsidR="00B64A7F" w:rsidRPr="00B64A7F" w:rsidRDefault="00B64A7F" w:rsidP="00B64A7F">
      <w:pPr>
        <w:pStyle w:val="EndNoteBibliography"/>
        <w:spacing w:after="0"/>
        <w:ind w:left="720" w:hanging="720"/>
      </w:pPr>
      <w:r w:rsidRPr="00B64A7F">
        <w:t xml:space="preserve">MKRTICHYAN, M., NAJJAR, Y. G., RAULFS, E. C., ABDALLA, M. Y., SAMARA, R., ROTEM-YEHUDAR, R., COOK, L. &amp; KHLEIF, S. N. 2011. Anti-PD-1 synergizes with cyclophosphamide to induce potent anti-tumor vaccine effects through novel mechanisms. </w:t>
      </w:r>
      <w:r w:rsidRPr="00B64A7F">
        <w:rPr>
          <w:i/>
        </w:rPr>
        <w:t>European Journal of Immunology,</w:t>
      </w:r>
      <w:r w:rsidRPr="00B64A7F">
        <w:t xml:space="preserve"> 41</w:t>
      </w:r>
      <w:r w:rsidRPr="00B64A7F">
        <w:rPr>
          <w:b/>
        </w:rPr>
        <w:t>,</w:t>
      </w:r>
      <w:r w:rsidRPr="00B64A7F">
        <w:t xml:space="preserve"> 2977-2986.</w:t>
      </w:r>
    </w:p>
    <w:p w14:paraId="34B476CA" w14:textId="77777777" w:rsidR="00B64A7F" w:rsidRPr="00B64A7F" w:rsidRDefault="00B64A7F" w:rsidP="00B64A7F">
      <w:pPr>
        <w:pStyle w:val="EndNoteBibliography"/>
        <w:spacing w:after="0"/>
        <w:ind w:left="720" w:hanging="720"/>
      </w:pPr>
      <w:r w:rsidRPr="00B64A7F">
        <w:t xml:space="preserve">MORENO-VICENTE, J., WILLOUGHBY, J. E., TAYLOR, M. C., BOOTH, S. G., ENGLISH, V. L., WILLIAMS, E. L., PENFOLD, C. A., MOCKRIDGE, C. I., INZHELEVSKAYA, T., KIM, J., CHAN, H. T. C., CRAGG, M. S., GRAY, J. C. &amp; BEERS, S. A. 2022. Fc-null anti-PD-1 monoclonal antibodies deliver optimal checkpoint blockade in diverse immune environments. </w:t>
      </w:r>
      <w:r w:rsidRPr="00B64A7F">
        <w:rPr>
          <w:i/>
        </w:rPr>
        <w:t>Journal for ImmunoTherapy of Cancer,</w:t>
      </w:r>
      <w:r w:rsidRPr="00B64A7F">
        <w:t xml:space="preserve"> 10</w:t>
      </w:r>
      <w:r w:rsidRPr="00B64A7F">
        <w:rPr>
          <w:b/>
        </w:rPr>
        <w:t>,</w:t>
      </w:r>
      <w:r w:rsidRPr="00B64A7F">
        <w:t xml:space="preserve"> e003735.</w:t>
      </w:r>
    </w:p>
    <w:p w14:paraId="07FFDBAF" w14:textId="77777777" w:rsidR="00B64A7F" w:rsidRPr="00B64A7F" w:rsidRDefault="00B64A7F" w:rsidP="00B64A7F">
      <w:pPr>
        <w:pStyle w:val="EndNoteBibliography"/>
        <w:spacing w:after="0"/>
        <w:ind w:left="720" w:hanging="720"/>
      </w:pPr>
      <w:r w:rsidRPr="00B64A7F">
        <w:t xml:space="preserve">NIMMERJAHN, F., GORDAN, S. &amp; LUX, A. 2015. FcγR dependent mechanisms of cytotoxic, agonistic, and neutralizing antibody activities. </w:t>
      </w:r>
      <w:r w:rsidRPr="00B64A7F">
        <w:rPr>
          <w:i/>
        </w:rPr>
        <w:t>Trends in Immunology,</w:t>
      </w:r>
      <w:r w:rsidRPr="00B64A7F">
        <w:t xml:space="preserve"> 36</w:t>
      </w:r>
      <w:r w:rsidRPr="00B64A7F">
        <w:rPr>
          <w:b/>
        </w:rPr>
        <w:t>,</w:t>
      </w:r>
      <w:r w:rsidRPr="00B64A7F">
        <w:t xml:space="preserve"> 325-336.</w:t>
      </w:r>
    </w:p>
    <w:p w14:paraId="7A9111FB" w14:textId="77777777" w:rsidR="00B64A7F" w:rsidRPr="00B64A7F" w:rsidRDefault="00B64A7F" w:rsidP="00B64A7F">
      <w:pPr>
        <w:pStyle w:val="EndNoteBibliography"/>
        <w:spacing w:after="0"/>
        <w:ind w:left="720" w:hanging="720"/>
      </w:pPr>
      <w:r w:rsidRPr="00B64A7F">
        <w:t xml:space="preserve">OGILVY, S., METCALF, D., PRINT, C. G., BATH, M. L., HARRIS, A. W. &amp; ADAMS, J. M. 1999. Constitutive Bcl-2 expression throughout the hematopoietic compartment affects multiple lineages and enhances progenitor cell survival. </w:t>
      </w:r>
      <w:r w:rsidRPr="00B64A7F">
        <w:rPr>
          <w:i/>
        </w:rPr>
        <w:t>Proc Natl Acad Sci U S A,</w:t>
      </w:r>
      <w:r w:rsidRPr="00B64A7F">
        <w:t xml:space="preserve"> 96</w:t>
      </w:r>
      <w:r w:rsidRPr="00B64A7F">
        <w:rPr>
          <w:b/>
        </w:rPr>
        <w:t>,</w:t>
      </w:r>
      <w:r w:rsidRPr="00B64A7F">
        <w:t xml:space="preserve"> 14943-8.</w:t>
      </w:r>
    </w:p>
    <w:p w14:paraId="22E51B43" w14:textId="77777777" w:rsidR="00B64A7F" w:rsidRPr="00B64A7F" w:rsidRDefault="00B64A7F" w:rsidP="00B64A7F">
      <w:pPr>
        <w:pStyle w:val="EndNoteBibliography"/>
        <w:spacing w:after="0"/>
        <w:ind w:left="720" w:hanging="720"/>
      </w:pPr>
      <w:r w:rsidRPr="00B64A7F">
        <w:t xml:space="preserve">ORECCHIONI, S., TALARICO, G., LABANCA, V., CALLERI, A., MANCUSO, P. &amp; BERTOLINI, F. 2018. Vinorelbine, cyclophosphamide and 5-FU effects on the circulating and intratumoural landscape of immune cells improve anti-PD-L1 efficacy in preclinical models of breast cancer and lymphoma. </w:t>
      </w:r>
      <w:r w:rsidRPr="00B64A7F">
        <w:rPr>
          <w:i/>
        </w:rPr>
        <w:t>British journal of cancer,</w:t>
      </w:r>
      <w:r w:rsidRPr="00B64A7F">
        <w:t xml:space="preserve"> 118</w:t>
      </w:r>
      <w:r w:rsidRPr="00B64A7F">
        <w:rPr>
          <w:b/>
        </w:rPr>
        <w:t>,</w:t>
      </w:r>
      <w:r w:rsidRPr="00B64A7F">
        <w:t xml:space="preserve"> 1329-1336.</w:t>
      </w:r>
    </w:p>
    <w:p w14:paraId="57A6451F" w14:textId="77777777" w:rsidR="00B64A7F" w:rsidRPr="00B64A7F" w:rsidRDefault="00B64A7F" w:rsidP="00B64A7F">
      <w:pPr>
        <w:pStyle w:val="EndNoteBibliography"/>
        <w:spacing w:after="0"/>
        <w:ind w:left="720" w:hanging="720"/>
      </w:pPr>
      <w:r w:rsidRPr="00B64A7F">
        <w:t xml:space="preserve">PASQUALINI, C., RUBINO, J., BRARD, C., CASSARD, L., ANDRÉ, N., RONDOF, W., SCOAZEC, J.-Y., MARCHAIS, A., NEBCHI, S., BOSELLI, L., GRIVEL, J., AERTS, I., THEBAUD, E., PAOLETTI, X., MINARD-COLIN, V., VASSAL, G. &amp; GEOERGER, B. 2021. Phase II and biomarker study of programmed cell death protein 1 inhibitor nivolumab and metronomic cyclophosphamide in paediatric relapsed/refractory solid tumours: Arm G of AcSé-ESMART, a trial of the European Innovative Therapies for Children With Cancer Consortium. </w:t>
      </w:r>
      <w:r w:rsidRPr="00B64A7F">
        <w:rPr>
          <w:i/>
        </w:rPr>
        <w:t>European Journal of Cancer,</w:t>
      </w:r>
      <w:r w:rsidRPr="00B64A7F">
        <w:t xml:space="preserve"> 150</w:t>
      </w:r>
      <w:r w:rsidRPr="00B64A7F">
        <w:rPr>
          <w:b/>
        </w:rPr>
        <w:t>,</w:t>
      </w:r>
      <w:r w:rsidRPr="00B64A7F">
        <w:t xml:space="preserve"> 53-62.</w:t>
      </w:r>
    </w:p>
    <w:p w14:paraId="512D1C55" w14:textId="77777777" w:rsidR="00B64A7F" w:rsidRPr="00B64A7F" w:rsidRDefault="00B64A7F" w:rsidP="00B64A7F">
      <w:pPr>
        <w:pStyle w:val="EndNoteBibliography"/>
        <w:spacing w:after="0"/>
        <w:ind w:left="720" w:hanging="720"/>
      </w:pPr>
      <w:r w:rsidRPr="00B64A7F">
        <w:t xml:space="preserve">PENG, S., LYFORD-PIKE, S., AKPENG, B., WU, A., HUNG, C.-F., HANNAMAN, D., SAUNDERS, J. R., WU, T. C. &amp; PAI, S. I. 2013. Low-dose cyclophosphamide administered as daily or single dose enhances the antitumor effects of a therapeutic HPV vaccine. </w:t>
      </w:r>
      <w:r w:rsidRPr="00B64A7F">
        <w:rPr>
          <w:i/>
        </w:rPr>
        <w:t>Cancer Immunology, Immunotherapy,</w:t>
      </w:r>
      <w:r w:rsidRPr="00B64A7F">
        <w:t xml:space="preserve"> 62</w:t>
      </w:r>
      <w:r w:rsidRPr="00B64A7F">
        <w:rPr>
          <w:b/>
        </w:rPr>
        <w:t>,</w:t>
      </w:r>
      <w:r w:rsidRPr="00B64A7F">
        <w:t xml:space="preserve"> 171-182.</w:t>
      </w:r>
    </w:p>
    <w:p w14:paraId="33860F87" w14:textId="77777777" w:rsidR="00B64A7F" w:rsidRPr="00B64A7F" w:rsidRDefault="00B64A7F" w:rsidP="00B64A7F">
      <w:pPr>
        <w:pStyle w:val="EndNoteBibliography"/>
        <w:spacing w:after="0"/>
        <w:ind w:left="720" w:hanging="720"/>
      </w:pPr>
      <w:r w:rsidRPr="00B64A7F">
        <w:t xml:space="preserve">PINTO, N. R., APPLEBAUM, M. A., VOLCHENBOUM, S. L., MATTHAY, K. K., LONDON, W. B., AMBROS, P. F., NAKAGAWARA, A., BERTHOLD, F., SCHLEIERMACHER, G., PARK, J. R., VALTEAU-COUANET, </w:t>
      </w:r>
      <w:r w:rsidRPr="00B64A7F">
        <w:lastRenderedPageBreak/>
        <w:t xml:space="preserve">D., PEARSON, A. D. &amp; COHN, S. L. 2015. Advances in Risk Classification and Treatment Strategies for Neuroblastoma. </w:t>
      </w:r>
      <w:r w:rsidRPr="00B64A7F">
        <w:rPr>
          <w:i/>
        </w:rPr>
        <w:t>J Clin Oncol,</w:t>
      </w:r>
      <w:r w:rsidRPr="00B64A7F">
        <w:t xml:space="preserve"> 33</w:t>
      </w:r>
      <w:r w:rsidRPr="00B64A7F">
        <w:rPr>
          <w:b/>
        </w:rPr>
        <w:t>,</w:t>
      </w:r>
      <w:r w:rsidRPr="00B64A7F">
        <w:t xml:space="preserve"> 3008-17.</w:t>
      </w:r>
    </w:p>
    <w:p w14:paraId="2CD4AB32" w14:textId="77777777" w:rsidR="00B64A7F" w:rsidRPr="00B64A7F" w:rsidRDefault="00B64A7F" w:rsidP="00B64A7F">
      <w:pPr>
        <w:pStyle w:val="EndNoteBibliography"/>
        <w:spacing w:after="0"/>
        <w:ind w:left="720" w:hanging="720"/>
      </w:pPr>
      <w:r w:rsidRPr="00B64A7F">
        <w:t xml:space="preserve">PLITAS, G. &amp; RUDENSKY, A. Y. 2016. Regulatory T Cells: Differentiation and Function. </w:t>
      </w:r>
      <w:r w:rsidRPr="00B64A7F">
        <w:rPr>
          <w:i/>
        </w:rPr>
        <w:t>Cancer Immunology Research,</w:t>
      </w:r>
      <w:r w:rsidRPr="00B64A7F">
        <w:t xml:space="preserve"> 4</w:t>
      </w:r>
      <w:r w:rsidRPr="00B64A7F">
        <w:rPr>
          <w:b/>
        </w:rPr>
        <w:t>,</w:t>
      </w:r>
      <w:r w:rsidRPr="00B64A7F">
        <w:t xml:space="preserve"> 721-725.</w:t>
      </w:r>
    </w:p>
    <w:p w14:paraId="4080B59F" w14:textId="77777777" w:rsidR="00B64A7F" w:rsidRPr="00B64A7F" w:rsidRDefault="00B64A7F" w:rsidP="00B64A7F">
      <w:pPr>
        <w:pStyle w:val="EndNoteBibliography"/>
        <w:spacing w:after="0"/>
        <w:ind w:left="720" w:hanging="720"/>
      </w:pPr>
      <w:r w:rsidRPr="00B64A7F">
        <w:t xml:space="preserve">RAMIREZ, D. A., COLLINS, K. P., ARADI, A. E., CONGER, K. A. &amp; GUSTAFSON, D. L. 2019. Kinetics of Cyclophosphamide Metabolism in Humans, Dogs, Cats, and Mice and Relationship to Cytotoxic Activity and Pharmacokinetics. </w:t>
      </w:r>
      <w:r w:rsidRPr="00B64A7F">
        <w:rPr>
          <w:i/>
        </w:rPr>
        <w:t>Drug Metab Dispos,</w:t>
      </w:r>
      <w:r w:rsidRPr="00B64A7F">
        <w:t xml:space="preserve"> 47</w:t>
      </w:r>
      <w:r w:rsidRPr="00B64A7F">
        <w:rPr>
          <w:b/>
        </w:rPr>
        <w:t>,</w:t>
      </w:r>
      <w:r w:rsidRPr="00B64A7F">
        <w:t xml:space="preserve"> 257-268.</w:t>
      </w:r>
    </w:p>
    <w:p w14:paraId="446ADDEA" w14:textId="77777777" w:rsidR="00B64A7F" w:rsidRPr="00B64A7F" w:rsidRDefault="00B64A7F" w:rsidP="00B64A7F">
      <w:pPr>
        <w:pStyle w:val="EndNoteBibliography"/>
        <w:spacing w:after="0"/>
        <w:ind w:left="720" w:hanging="720"/>
      </w:pPr>
      <w:r w:rsidRPr="00B64A7F">
        <w:t xml:space="preserve">RITCHIE, M., TCHISTIAKOVA, L. &amp; SCOTT, N. 2013. Implications of receptor-mediated endocytosis and intracellular trafficking dynamics in the development of antibody drug conjugates. </w:t>
      </w:r>
      <w:r w:rsidRPr="00B64A7F">
        <w:rPr>
          <w:i/>
        </w:rPr>
        <w:t>MAbs,</w:t>
      </w:r>
      <w:r w:rsidRPr="00B64A7F">
        <w:t xml:space="preserve"> 5</w:t>
      </w:r>
      <w:r w:rsidRPr="00B64A7F">
        <w:rPr>
          <w:b/>
        </w:rPr>
        <w:t>,</w:t>
      </w:r>
      <w:r w:rsidRPr="00B64A7F">
        <w:t xml:space="preserve"> 13-21.</w:t>
      </w:r>
    </w:p>
    <w:p w14:paraId="0F976881" w14:textId="77777777" w:rsidR="00B64A7F" w:rsidRPr="00B64A7F" w:rsidRDefault="00B64A7F" w:rsidP="00B64A7F">
      <w:pPr>
        <w:pStyle w:val="EndNoteBibliography"/>
        <w:spacing w:after="0"/>
        <w:ind w:left="720" w:hanging="720"/>
      </w:pPr>
      <w:r w:rsidRPr="00B64A7F">
        <w:t xml:space="preserve">RIZVI, N. A., MAZIÈRES, J., PLANCHARD, D., STINCHCOMBE, T. E., DY, G. K., ANTONIA, S. J., HORN, L., LENA, H., MINENZA, E., MENNECIER, B., OTTERSON, G. A., CAMPOS, L. T., GANDARA, D. R., LEVY, B. P., NAIR, S. G., ZALCMAN, G., WOLF, J., SOUQUET, P. J., BALDINI, E., CAPPUZZO, F., CHOUAID, C., DOWLATI, A., SANBORN, R., LOPEZ-CHAVEZ, A., GROHE, C., HUBER, R. M., HARBISON, C. T., BAUDELET, C., LESTINI, B. J. &amp; RAMALINGAM, S. S. 2015. Activity and safety of nivolumab, an anti-PD-1 immune checkpoint inhibitor, for patients with advanced, refractory squamous non-small-cell lung cancer (CheckMate 063): a phase 2, single-arm trial. </w:t>
      </w:r>
      <w:r w:rsidRPr="00B64A7F">
        <w:rPr>
          <w:i/>
        </w:rPr>
        <w:t>Lancet Oncol,</w:t>
      </w:r>
      <w:r w:rsidRPr="00B64A7F">
        <w:t xml:space="preserve"> 16</w:t>
      </w:r>
      <w:r w:rsidRPr="00B64A7F">
        <w:rPr>
          <w:b/>
        </w:rPr>
        <w:t>,</w:t>
      </w:r>
      <w:r w:rsidRPr="00B64A7F">
        <w:t xml:space="preserve"> 257-65.</w:t>
      </w:r>
    </w:p>
    <w:p w14:paraId="7E8F7C73" w14:textId="77777777" w:rsidR="00B64A7F" w:rsidRPr="00B64A7F" w:rsidRDefault="00B64A7F" w:rsidP="00B64A7F">
      <w:pPr>
        <w:pStyle w:val="EndNoteBibliography"/>
        <w:spacing w:after="0"/>
        <w:ind w:left="720" w:hanging="720"/>
      </w:pPr>
      <w:r w:rsidRPr="00B64A7F">
        <w:t xml:space="preserve">ROBERT, C., RIBAS, A., SCHACHTER, J., ARANCE, A., GROB, J. J., MORTIER, L., DAUD, A., CARLINO, M. S., MCNEIL, C. M., LOTEM, M., LARKIN, J. M. G., LORIGAN, P., NEYNS, B., BLANK, C. U., PETRELLA, T. M., HAMID, O., SU, S. C., KREPLER, C., IBRAHIM, N. &amp; LONG, G. V. 2019. Pembrolizumab versus ipilimumab in advanced melanoma (KEYNOTE-006): post-hoc 5-year results from an open-label, multicentre, randomised, controlled, phase 3 study. </w:t>
      </w:r>
      <w:r w:rsidRPr="00B64A7F">
        <w:rPr>
          <w:i/>
        </w:rPr>
        <w:t>Lancet Oncol,</w:t>
      </w:r>
      <w:r w:rsidRPr="00B64A7F">
        <w:t xml:space="preserve"> 20</w:t>
      </w:r>
      <w:r w:rsidRPr="00B64A7F">
        <w:rPr>
          <w:b/>
        </w:rPr>
        <w:t>,</w:t>
      </w:r>
      <w:r w:rsidRPr="00B64A7F">
        <w:t xml:space="preserve"> 1239-1251.</w:t>
      </w:r>
    </w:p>
    <w:p w14:paraId="48801AA0" w14:textId="77777777" w:rsidR="00B64A7F" w:rsidRPr="00B64A7F" w:rsidRDefault="00B64A7F" w:rsidP="00B64A7F">
      <w:pPr>
        <w:pStyle w:val="EndNoteBibliography"/>
        <w:spacing w:after="0"/>
        <w:ind w:left="720" w:hanging="720"/>
      </w:pPr>
      <w:r w:rsidRPr="00B64A7F">
        <w:t xml:space="preserve">ROSSI, A., LUCARINI, V., MACCHIA, I., SESTILI, P., BUCCIONE, C., DONATI, S., CICCOLELLA, M., SISTIGU, A., D'URSO, M. T., PACCA, A. M., CARDARELLI, E., MATTEI, F., PROIETTI, E., SCHIAVONI, G. &amp; BRACCI, L. 2020. Tumor-Intrinsic or Drug-Induced Immunogenicity Dictates the Therapeutic Success of the PD1/PDL Axis Blockade. </w:t>
      </w:r>
      <w:r w:rsidRPr="00B64A7F">
        <w:rPr>
          <w:i/>
        </w:rPr>
        <w:t>Cells,</w:t>
      </w:r>
      <w:r w:rsidRPr="00B64A7F">
        <w:t xml:space="preserve"> 9.</w:t>
      </w:r>
    </w:p>
    <w:p w14:paraId="6AAECFD6" w14:textId="77777777" w:rsidR="00B64A7F" w:rsidRPr="00B64A7F" w:rsidRDefault="00B64A7F" w:rsidP="00B64A7F">
      <w:pPr>
        <w:pStyle w:val="EndNoteBibliography"/>
        <w:spacing w:after="0"/>
        <w:ind w:left="720" w:hanging="720"/>
      </w:pPr>
      <w:r w:rsidRPr="00B64A7F">
        <w:t xml:space="preserve">SCHWARTZ, P. S. &amp; WAXMAN, D. J. 2001. Cyclophosphamide Induces Caspase 9-Dependent Apoptosis in 9L Tumor Cells. </w:t>
      </w:r>
      <w:r w:rsidRPr="00B64A7F">
        <w:rPr>
          <w:i/>
        </w:rPr>
        <w:t>Molecular Pharmacology,</w:t>
      </w:r>
      <w:r w:rsidRPr="00B64A7F">
        <w:t xml:space="preserve"> 60</w:t>
      </w:r>
      <w:r w:rsidRPr="00B64A7F">
        <w:rPr>
          <w:b/>
        </w:rPr>
        <w:t>,</w:t>
      </w:r>
      <w:r w:rsidRPr="00B64A7F">
        <w:t xml:space="preserve"> 1268-1279.</w:t>
      </w:r>
    </w:p>
    <w:p w14:paraId="7C4218F9" w14:textId="77777777" w:rsidR="00B64A7F" w:rsidRPr="00B64A7F" w:rsidRDefault="00B64A7F" w:rsidP="00B64A7F">
      <w:pPr>
        <w:pStyle w:val="EndNoteBibliography"/>
        <w:spacing w:after="0"/>
        <w:ind w:left="720" w:hanging="720"/>
      </w:pPr>
      <w:r w:rsidRPr="00B64A7F">
        <w:t xml:space="preserve">SCURR, M., PEMBROKE, T., BLOOM, A., ROBERTS, D., THOMSON, A., SMART, K., BRIDGEMAN, H., ADAMS, R., BREWSTER, A., JONES, R., GWYNNE, S., BLOUNT, D., HARROP, R., HILLS, R., GALLIMORE, A. &amp; GODKIN, A. 2017. Low-Dose Cyclophosphamide Induces Antitumor T-Cell Responses, which Associate with Survival in Metastatic Colorectal Cancer. </w:t>
      </w:r>
      <w:r w:rsidRPr="00B64A7F">
        <w:rPr>
          <w:i/>
        </w:rPr>
        <w:t>Clin Cancer Res,</w:t>
      </w:r>
      <w:r w:rsidRPr="00B64A7F">
        <w:t xml:space="preserve"> 23</w:t>
      </w:r>
      <w:r w:rsidRPr="00B64A7F">
        <w:rPr>
          <w:b/>
        </w:rPr>
        <w:t>,</w:t>
      </w:r>
      <w:r w:rsidRPr="00B64A7F">
        <w:t xml:space="preserve"> 6771-6780.</w:t>
      </w:r>
    </w:p>
    <w:p w14:paraId="667DC410" w14:textId="77777777" w:rsidR="00B64A7F" w:rsidRPr="00B64A7F" w:rsidRDefault="00B64A7F" w:rsidP="00B64A7F">
      <w:pPr>
        <w:pStyle w:val="EndNoteBibliography"/>
        <w:spacing w:after="0"/>
        <w:ind w:left="720" w:hanging="720"/>
      </w:pPr>
      <w:r w:rsidRPr="00B64A7F">
        <w:t xml:space="preserve">SISTIGU, A., YAMAZAKI, T., VACCHELLI, E., CHABA, K., ENOT, D. P., ADAM, J., VITALE, I., GOUBAR, A., BARACCO, E. E., REMÉDIOS, C., FEND, L., HANNANI, D., AYMERIC, L., MA, Y., NISO-SANTANO, M., KEPP, O., SCHULTZE, J. L., TÜTING, T., BELARDELLI, F., BRACCI, L., LA SORSA, V., ZICCHEDDU, G., SESTILI, P., URBANI, F., DELORENZI, M., LACROIX-TRIKI, M., QUIDVILLE, V., CONFORTI, R., SPANO, J. P., PUSZTAI, L., POIRIER-COLAME, V., DELALOGE, S., PENAULT-LLORCA, F., LADOIRE, S., ARNOULD, L., CYRTA, J., DESSOLIERS, M. C., EGGERMONT, A., BIANCHI, M. E., PITTET, M., ENGBLOM, C., PFIRSCHKE, C., PRÉVILLE, X., UZÈ, G., SCHREIBER, R. D., CHOW, M. T., SMYTH, M. J., PROIETTI, E., ANDRÉ, F., KROEMER, G. &amp; ZITVOGEL, L. 2014. Cancer cell-autonomous contribution of type I interferon signaling to the efficacy of chemotherapy. </w:t>
      </w:r>
      <w:r w:rsidRPr="00B64A7F">
        <w:rPr>
          <w:i/>
        </w:rPr>
        <w:t>Nat Med,</w:t>
      </w:r>
      <w:r w:rsidRPr="00B64A7F">
        <w:t xml:space="preserve"> 20</w:t>
      </w:r>
      <w:r w:rsidRPr="00B64A7F">
        <w:rPr>
          <w:b/>
        </w:rPr>
        <w:t>,</w:t>
      </w:r>
      <w:r w:rsidRPr="00B64A7F">
        <w:t xml:space="preserve"> 1301-9.</w:t>
      </w:r>
    </w:p>
    <w:p w14:paraId="3077D91B" w14:textId="77777777" w:rsidR="00B64A7F" w:rsidRPr="00B64A7F" w:rsidRDefault="00B64A7F" w:rsidP="00B64A7F">
      <w:pPr>
        <w:pStyle w:val="EndNoteBibliography"/>
        <w:spacing w:after="0"/>
        <w:ind w:left="720" w:hanging="720"/>
      </w:pPr>
      <w:r w:rsidRPr="00B64A7F">
        <w:t xml:space="preserve">TOULMONDE, M., PENEL, N., ADAM, J., CHEVREAU, C., BLAY, J. Y., LE CESNE, A., BOMPAS, E., PIPERNO-NEUMANN, S., COUSIN, S., GRELLETY, T., RYCKEWAERT, T., BESSEDE, A., GHIRINGHELLI, F., PULIDO, M. &amp; ITALIANO, A. 2018. Use of PD-1 Targeting, Macrophage Infiltration, and IDO Pathway Activation in Sarcomas: A Phase 2 Clinical Trial. </w:t>
      </w:r>
      <w:r w:rsidRPr="00B64A7F">
        <w:rPr>
          <w:i/>
        </w:rPr>
        <w:t>JAMA Oncol,</w:t>
      </w:r>
      <w:r w:rsidRPr="00B64A7F">
        <w:t xml:space="preserve"> 4</w:t>
      </w:r>
      <w:r w:rsidRPr="00B64A7F">
        <w:rPr>
          <w:b/>
        </w:rPr>
        <w:t>,</w:t>
      </w:r>
      <w:r w:rsidRPr="00B64A7F">
        <w:t xml:space="preserve"> 93-97.</w:t>
      </w:r>
    </w:p>
    <w:p w14:paraId="4C966BE1" w14:textId="77777777" w:rsidR="00B64A7F" w:rsidRPr="00B64A7F" w:rsidRDefault="00B64A7F" w:rsidP="00B64A7F">
      <w:pPr>
        <w:pStyle w:val="EndNoteBibliography"/>
        <w:spacing w:after="0"/>
        <w:ind w:left="720" w:hanging="720"/>
      </w:pPr>
      <w:r w:rsidRPr="00B64A7F">
        <w:t xml:space="preserve">VANMEERBEEK, I., SPROOTEN, J., DE RUYSSCHER, D., TEJPAR, S., VANDENBERGHE, P., FUCIKOVA, J., SPISEK, R., ZITVOGEL, L., KROEMER, G., GALLUZZI, L. &amp; GARG, A. D. 2020. Trial watch: </w:t>
      </w:r>
      <w:r w:rsidRPr="00B64A7F">
        <w:lastRenderedPageBreak/>
        <w:t xml:space="preserve">chemotherapy-induced immunogenic cell death in immuno-oncology. </w:t>
      </w:r>
      <w:r w:rsidRPr="00B64A7F">
        <w:rPr>
          <w:i/>
        </w:rPr>
        <w:t>OncoImmunology,</w:t>
      </w:r>
      <w:r w:rsidRPr="00B64A7F">
        <w:t xml:space="preserve"> 9</w:t>
      </w:r>
      <w:r w:rsidRPr="00B64A7F">
        <w:rPr>
          <w:b/>
        </w:rPr>
        <w:t>,</w:t>
      </w:r>
      <w:r w:rsidRPr="00B64A7F">
        <w:t xml:space="preserve"> 1703449.</w:t>
      </w:r>
    </w:p>
    <w:p w14:paraId="6AF9F4EC" w14:textId="77777777" w:rsidR="00B64A7F" w:rsidRPr="00B64A7F" w:rsidRDefault="00B64A7F" w:rsidP="00B64A7F">
      <w:pPr>
        <w:pStyle w:val="EndNoteBibliography"/>
        <w:spacing w:after="0"/>
        <w:ind w:left="720" w:hanging="720"/>
      </w:pPr>
      <w:r w:rsidRPr="00B64A7F">
        <w:t xml:space="preserve">VOELCKER, G. 2020. The Mechanism of Action of Cyclophosphamide and Its Consequences for the Development of a New Generation of Oxazaphosphorine Cytostatics. </w:t>
      </w:r>
      <w:r w:rsidRPr="00B64A7F">
        <w:rPr>
          <w:i/>
        </w:rPr>
        <w:t>Scientia Pharmaceutica,</w:t>
      </w:r>
      <w:r w:rsidRPr="00B64A7F">
        <w:t xml:space="preserve"> 88</w:t>
      </w:r>
      <w:r w:rsidRPr="00B64A7F">
        <w:rPr>
          <w:b/>
        </w:rPr>
        <w:t>,</w:t>
      </w:r>
      <w:r w:rsidRPr="00B64A7F">
        <w:t xml:space="preserve"> 42.</w:t>
      </w:r>
    </w:p>
    <w:p w14:paraId="5112F9E9" w14:textId="77777777" w:rsidR="00B64A7F" w:rsidRPr="00B64A7F" w:rsidRDefault="00B64A7F" w:rsidP="00B64A7F">
      <w:pPr>
        <w:pStyle w:val="EndNoteBibliography"/>
        <w:spacing w:after="0"/>
        <w:ind w:left="720" w:hanging="720"/>
      </w:pPr>
      <w:r w:rsidRPr="00B64A7F">
        <w:t xml:space="preserve">WEBB, E. R., LANATI, S., WAREHAM, C., EASTON, A., DUNN, S. N., INZHELEVSKAYA, T., SADLER, F. M., JAMES, S., ASHTON-KEY, M., CRAGG, M. S., BEERS, S. A. &amp; GRAY, J. C. 2020. Immune characterization of pre-clinical murine models of neuroblastoma. </w:t>
      </w:r>
      <w:r w:rsidRPr="00B64A7F">
        <w:rPr>
          <w:i/>
        </w:rPr>
        <w:t>Scientific Reports,</w:t>
      </w:r>
      <w:r w:rsidRPr="00B64A7F">
        <w:t xml:space="preserve"> 10</w:t>
      </w:r>
      <w:r w:rsidRPr="00B64A7F">
        <w:rPr>
          <w:b/>
        </w:rPr>
        <w:t>,</w:t>
      </w:r>
      <w:r w:rsidRPr="00B64A7F">
        <w:t xml:space="preserve"> 16695.</w:t>
      </w:r>
    </w:p>
    <w:p w14:paraId="7AC7FBDE" w14:textId="77777777" w:rsidR="00B64A7F" w:rsidRPr="00B64A7F" w:rsidRDefault="00B64A7F" w:rsidP="00B64A7F">
      <w:pPr>
        <w:pStyle w:val="EndNoteBibliography"/>
        <w:spacing w:after="0"/>
        <w:ind w:left="720" w:hanging="720"/>
      </w:pPr>
      <w:r w:rsidRPr="00B64A7F">
        <w:t xml:space="preserve">WEIR, G. M., HRYTSENKO, O., QUINTON, T., BERINSTEIN, N. L., STANFORD, M. M. &amp; MANSOUR, M. 2016. Anti-PD-1 increases the clonality and activity of tumor infiltrating antigen specific T cells induced by a potent immune therapy consisting of vaccine and metronomic cyclophosphamide. </w:t>
      </w:r>
      <w:r w:rsidRPr="00B64A7F">
        <w:rPr>
          <w:i/>
        </w:rPr>
        <w:t>J Immunother Cancer,</w:t>
      </w:r>
      <w:r w:rsidRPr="00B64A7F">
        <w:t xml:space="preserve"> 4</w:t>
      </w:r>
      <w:r w:rsidRPr="00B64A7F">
        <w:rPr>
          <w:b/>
        </w:rPr>
        <w:t>,</w:t>
      </w:r>
      <w:r w:rsidRPr="00B64A7F">
        <w:t xml:space="preserve"> 68.</w:t>
      </w:r>
    </w:p>
    <w:p w14:paraId="280893B9" w14:textId="77777777" w:rsidR="00B64A7F" w:rsidRPr="00B64A7F" w:rsidRDefault="00B64A7F" w:rsidP="00B64A7F">
      <w:pPr>
        <w:pStyle w:val="EndNoteBibliography"/>
        <w:spacing w:after="0"/>
        <w:ind w:left="720" w:hanging="720"/>
      </w:pPr>
      <w:r w:rsidRPr="00B64A7F">
        <w:t xml:space="preserve">WEISS, W. A., ALDAPE, K., MOHAPATRA, G., FEUERSTEIN, B. G. &amp; BISHOP, J. M. 1997. Targeted expression of MYCN causes neuroblastoma in transgenic mice. </w:t>
      </w:r>
      <w:r w:rsidRPr="00B64A7F">
        <w:rPr>
          <w:i/>
        </w:rPr>
        <w:t>Embo j,</w:t>
      </w:r>
      <w:r w:rsidRPr="00B64A7F">
        <w:t xml:space="preserve"> 16</w:t>
      </w:r>
      <w:r w:rsidRPr="00B64A7F">
        <w:rPr>
          <w:b/>
        </w:rPr>
        <w:t>,</w:t>
      </w:r>
      <w:r w:rsidRPr="00B64A7F">
        <w:t xml:space="preserve"> 2985-95.</w:t>
      </w:r>
    </w:p>
    <w:p w14:paraId="632B46EF" w14:textId="77777777" w:rsidR="00B64A7F" w:rsidRPr="00B64A7F" w:rsidRDefault="00B64A7F" w:rsidP="00B64A7F">
      <w:pPr>
        <w:pStyle w:val="EndNoteBibliography"/>
        <w:spacing w:after="0"/>
        <w:ind w:left="720" w:hanging="720"/>
      </w:pPr>
      <w:r w:rsidRPr="00B64A7F">
        <w:t xml:space="preserve">WILLOUGHBY, J., GRIFFITHS, J., TEWS, I. &amp; CRAGG, M. S. 2017. OX40: Structure and function - What questions remain? </w:t>
      </w:r>
      <w:r w:rsidRPr="00B64A7F">
        <w:rPr>
          <w:i/>
        </w:rPr>
        <w:t>Mol Immunol,</w:t>
      </w:r>
      <w:r w:rsidRPr="00B64A7F">
        <w:t xml:space="preserve"> 83</w:t>
      </w:r>
      <w:r w:rsidRPr="00B64A7F">
        <w:rPr>
          <w:b/>
        </w:rPr>
        <w:t>,</w:t>
      </w:r>
      <w:r w:rsidRPr="00B64A7F">
        <w:t xml:space="preserve"> 13-22.</w:t>
      </w:r>
    </w:p>
    <w:p w14:paraId="4030927D" w14:textId="77777777" w:rsidR="00B64A7F" w:rsidRPr="00B64A7F" w:rsidRDefault="00B64A7F" w:rsidP="00B64A7F">
      <w:pPr>
        <w:pStyle w:val="EndNoteBibliography"/>
        <w:spacing w:after="0"/>
        <w:ind w:left="720" w:hanging="720"/>
      </w:pPr>
      <w:r w:rsidRPr="00B64A7F">
        <w:t xml:space="preserve">WU, J. &amp; WAXMAN, D. J. 2018. Immunogenic chemotherapy: Dose and schedule dependence and combination with immunotherapy. </w:t>
      </w:r>
      <w:r w:rsidRPr="00B64A7F">
        <w:rPr>
          <w:i/>
        </w:rPr>
        <w:t>Cancer Lett,</w:t>
      </w:r>
      <w:r w:rsidRPr="00B64A7F">
        <w:t xml:space="preserve"> 419</w:t>
      </w:r>
      <w:r w:rsidRPr="00B64A7F">
        <w:rPr>
          <w:b/>
        </w:rPr>
        <w:t>,</w:t>
      </w:r>
      <w:r w:rsidRPr="00B64A7F">
        <w:t xml:space="preserve"> 210-221.</w:t>
      </w:r>
    </w:p>
    <w:p w14:paraId="32B8DF22" w14:textId="77777777" w:rsidR="00B64A7F" w:rsidRPr="00B64A7F" w:rsidRDefault="00B64A7F" w:rsidP="00B64A7F">
      <w:pPr>
        <w:pStyle w:val="EndNoteBibliography"/>
        <w:spacing w:after="0"/>
        <w:ind w:left="720" w:hanging="720"/>
      </w:pPr>
      <w:r w:rsidRPr="00B64A7F">
        <w:t xml:space="preserve">YU, A. L., GILMAN, A. L., OZKAYNAK, M. F., LONDON, W. B., KREISSMAN, S. G., CHEN, H. X., SMITH, M., ANDERSON, B., VILLABLANCA, J. G., MATTHAY, K. K., SHIMADA, H., GRUPP, S. A., SEEGER, R., REYNOLDS, C. P., BUXTON, A., REISFELD, R. A., GILLIES, S. D., COHN, S. L., MARIS, J. M. &amp; SONDEL, P. M. 2010. Anti-GD2 antibody with GM-CSF, interleukin-2, and isotretinoin for neuroblastoma. </w:t>
      </w:r>
      <w:r w:rsidRPr="00B64A7F">
        <w:rPr>
          <w:i/>
        </w:rPr>
        <w:t>N Engl J Med,</w:t>
      </w:r>
      <w:r w:rsidRPr="00B64A7F">
        <w:t xml:space="preserve"> 363</w:t>
      </w:r>
      <w:r w:rsidRPr="00B64A7F">
        <w:rPr>
          <w:b/>
        </w:rPr>
        <w:t>,</w:t>
      </w:r>
      <w:r w:rsidRPr="00B64A7F">
        <w:t xml:space="preserve"> 1324-34.</w:t>
      </w:r>
    </w:p>
    <w:p w14:paraId="19FA4EEE" w14:textId="77777777" w:rsidR="00B64A7F" w:rsidRPr="00B64A7F" w:rsidRDefault="00B64A7F" w:rsidP="00B64A7F">
      <w:pPr>
        <w:pStyle w:val="EndNoteBibliography"/>
        <w:spacing w:after="0"/>
        <w:ind w:left="720" w:hanging="720"/>
      </w:pPr>
      <w:r w:rsidRPr="00B64A7F">
        <w:t xml:space="preserve">ZHANG, T., SONG, X., XU, L., MA, J., ZHANG, Y., GONG, W., ZHANG, Y., ZHOU, X., WANG, Z., WANG, Y., SHI, Y., BAI, H., LIU, N., YANG, X., CUI, X., CAO, Y., LIU, Q., SONG, J., LI, Y., TANG, Z., GUO, M., WANG, L. &amp; LI, K. 2018. The binding of an anti-PD-1 antibody to FcγRΙ has a profound impact on its biological functions. </w:t>
      </w:r>
      <w:r w:rsidRPr="00B64A7F">
        <w:rPr>
          <w:i/>
        </w:rPr>
        <w:t>Cancer Immunol Immunother,</w:t>
      </w:r>
      <w:r w:rsidRPr="00B64A7F">
        <w:t xml:space="preserve"> 67</w:t>
      </w:r>
      <w:r w:rsidRPr="00B64A7F">
        <w:rPr>
          <w:b/>
        </w:rPr>
        <w:t>,</w:t>
      </w:r>
      <w:r w:rsidRPr="00B64A7F">
        <w:t xml:space="preserve"> 1079-1090.</w:t>
      </w:r>
    </w:p>
    <w:p w14:paraId="22FF4032" w14:textId="77777777" w:rsidR="00B64A7F" w:rsidRPr="00B64A7F" w:rsidRDefault="00B64A7F" w:rsidP="00B64A7F">
      <w:pPr>
        <w:pStyle w:val="EndNoteBibliography"/>
        <w:ind w:left="720" w:hanging="720"/>
      </w:pPr>
      <w:r w:rsidRPr="00B64A7F">
        <w:t xml:space="preserve">ZSIROS, E., LYNAM, S., ATTWOOD, K. M., WANG, C., CHILAKAPATI, S., GOMEZ, E. C., LIU, S., AKERS, S., LELE, S., FREDERICK, P. J. &amp; ODUNSI, K. 2021. Efficacy and Safety of Pembrolizumab in Combination With Bevacizumab and Oral Metronomic Cyclophosphamide in the Treatment of Recurrent Ovarian Cancer: A Phase 2 Nonrandomized Clinical Trial. </w:t>
      </w:r>
      <w:r w:rsidRPr="00B64A7F">
        <w:rPr>
          <w:i/>
        </w:rPr>
        <w:t>JAMA Oncol,</w:t>
      </w:r>
      <w:r w:rsidRPr="00B64A7F">
        <w:t xml:space="preserve"> 7</w:t>
      </w:r>
      <w:r w:rsidRPr="00B64A7F">
        <w:rPr>
          <w:b/>
        </w:rPr>
        <w:t>,</w:t>
      </w:r>
      <w:r w:rsidRPr="00B64A7F">
        <w:t xml:space="preserve"> 78-85.</w:t>
      </w:r>
    </w:p>
    <w:p w14:paraId="008D7677" w14:textId="62CB0EAF" w:rsidR="003F43ED" w:rsidRPr="00B011B0" w:rsidRDefault="00F90F49" w:rsidP="00695018">
      <w:pPr>
        <w:spacing w:line="360" w:lineRule="auto"/>
        <w:jc w:val="both"/>
      </w:pPr>
      <w:r w:rsidRPr="00701B67">
        <w:fldChar w:fldCharType="end"/>
      </w:r>
    </w:p>
    <w:sectPr w:rsidR="003F43ED" w:rsidRPr="00B011B0" w:rsidSect="00412DEC">
      <w:headerReference w:type="default" r:id="rId12"/>
      <w:footerReference w:type="default" r:id="rId13"/>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7D336" w14:textId="77777777" w:rsidR="00B2182D" w:rsidRDefault="00B2182D">
      <w:pPr>
        <w:spacing w:after="0" w:line="240" w:lineRule="auto"/>
      </w:pPr>
      <w:r>
        <w:separator/>
      </w:r>
    </w:p>
  </w:endnote>
  <w:endnote w:type="continuationSeparator" w:id="0">
    <w:p w14:paraId="6CEED99E" w14:textId="77777777" w:rsidR="00B2182D" w:rsidRDefault="00B218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395625"/>
      <w:docPartObj>
        <w:docPartGallery w:val="Page Numbers (Bottom of Page)"/>
        <w:docPartUnique/>
      </w:docPartObj>
    </w:sdtPr>
    <w:sdtEndPr>
      <w:rPr>
        <w:noProof/>
      </w:rPr>
    </w:sdtEndPr>
    <w:sdtContent>
      <w:p w14:paraId="7A288E3E" w14:textId="059638BA" w:rsidR="00947DDB" w:rsidRDefault="00947DDB">
        <w:pPr>
          <w:pStyle w:val="Footer"/>
          <w:jc w:val="right"/>
        </w:pPr>
        <w:r>
          <w:fldChar w:fldCharType="begin"/>
        </w:r>
        <w:r>
          <w:instrText xml:space="preserve"> PAGE   \* MERGEFORMAT </w:instrText>
        </w:r>
        <w:r>
          <w:fldChar w:fldCharType="separate"/>
        </w:r>
        <w:r w:rsidR="00C024AD">
          <w:rPr>
            <w:noProof/>
          </w:rPr>
          <w:t>22</w:t>
        </w:r>
        <w:r>
          <w:rPr>
            <w:noProof/>
          </w:rPr>
          <w:fldChar w:fldCharType="end"/>
        </w:r>
      </w:p>
    </w:sdtContent>
  </w:sdt>
  <w:p w14:paraId="502AE260" w14:textId="5B783A24" w:rsidR="00947DDB" w:rsidRDefault="00947DDB" w:rsidP="00FD73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9C747" w14:textId="77777777" w:rsidR="00B2182D" w:rsidRDefault="00B2182D">
      <w:pPr>
        <w:spacing w:after="0" w:line="240" w:lineRule="auto"/>
      </w:pPr>
      <w:r>
        <w:separator/>
      </w:r>
    </w:p>
  </w:footnote>
  <w:footnote w:type="continuationSeparator" w:id="0">
    <w:p w14:paraId="6B16C180" w14:textId="77777777" w:rsidR="00B2182D" w:rsidRDefault="00B218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9"/>
      <w:gridCol w:w="3009"/>
      <w:gridCol w:w="3009"/>
    </w:tblGrid>
    <w:tr w:rsidR="00947DDB" w14:paraId="685E7F88" w14:textId="77777777" w:rsidTr="00FD73BB">
      <w:tc>
        <w:tcPr>
          <w:tcW w:w="3009" w:type="dxa"/>
        </w:tcPr>
        <w:p w14:paraId="06045DB8" w14:textId="4964C84E" w:rsidR="00947DDB" w:rsidRDefault="00947DDB" w:rsidP="00FD73BB">
          <w:pPr>
            <w:pStyle w:val="Header"/>
            <w:ind w:left="-115"/>
          </w:pPr>
        </w:p>
      </w:tc>
      <w:tc>
        <w:tcPr>
          <w:tcW w:w="3009" w:type="dxa"/>
        </w:tcPr>
        <w:p w14:paraId="7B4887E7" w14:textId="0FDEC56B" w:rsidR="00947DDB" w:rsidRDefault="00947DDB" w:rsidP="00FD73BB">
          <w:pPr>
            <w:pStyle w:val="Header"/>
            <w:jc w:val="center"/>
          </w:pPr>
        </w:p>
      </w:tc>
      <w:tc>
        <w:tcPr>
          <w:tcW w:w="3009" w:type="dxa"/>
        </w:tcPr>
        <w:p w14:paraId="687BE41D" w14:textId="10FA9623" w:rsidR="00947DDB" w:rsidRDefault="00947DDB" w:rsidP="00FD73BB">
          <w:pPr>
            <w:pStyle w:val="Header"/>
            <w:ind w:right="-115"/>
            <w:jc w:val="right"/>
          </w:pPr>
        </w:p>
      </w:tc>
    </w:tr>
  </w:tbl>
  <w:p w14:paraId="248243F7" w14:textId="52823A39" w:rsidR="00947DDB" w:rsidRDefault="00947DDB" w:rsidP="00FD73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D08171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C219FB"/>
    <w:multiLevelType w:val="hybridMultilevel"/>
    <w:tmpl w:val="B576E6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7460A7"/>
    <w:multiLevelType w:val="hybridMultilevel"/>
    <w:tmpl w:val="89868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AA4CD3"/>
    <w:multiLevelType w:val="hybridMultilevel"/>
    <w:tmpl w:val="671C2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935DC6"/>
    <w:multiLevelType w:val="hybridMultilevel"/>
    <w:tmpl w:val="9B4AF2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E16255"/>
    <w:multiLevelType w:val="hybridMultilevel"/>
    <w:tmpl w:val="59D6D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0AD13D3"/>
    <w:multiLevelType w:val="hybridMultilevel"/>
    <w:tmpl w:val="569E5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5"/>
  </w:num>
  <w:num w:numId="5">
    <w:abstractNumId w:val="4"/>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U0MzO1MLc0MTQwMzdU0lEKTi0uzszPAykwNKgFAFYIzUgtAAAA"/>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refpvd52dt0ke9pvrppx9wx0sdzds9sadw&quot;&gt;Combo paper endnote library-Converted&lt;record-ids&gt;&lt;item&gt;1&lt;/item&gt;&lt;item&gt;2&lt;/item&gt;&lt;item&gt;3&lt;/item&gt;&lt;item&gt;4&lt;/item&gt;&lt;item&gt;5&lt;/item&gt;&lt;item&gt;6&lt;/item&gt;&lt;item&gt;7&lt;/item&gt;&lt;item&gt;9&lt;/item&gt;&lt;item&gt;10&lt;/item&gt;&lt;item&gt;11&lt;/item&gt;&lt;item&gt;12&lt;/item&gt;&lt;item&gt;13&lt;/item&gt;&lt;item&gt;17&lt;/item&gt;&lt;item&gt;18&lt;/item&gt;&lt;item&gt;19&lt;/item&gt;&lt;item&gt;20&lt;/item&gt;&lt;item&gt;21&lt;/item&gt;&lt;item&gt;22&lt;/item&gt;&lt;item&gt;24&lt;/item&gt;&lt;item&gt;25&lt;/item&gt;&lt;item&gt;26&lt;/item&gt;&lt;item&gt;27&lt;/item&gt;&lt;item&gt;29&lt;/item&gt;&lt;item&gt;30&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item&gt;61&lt;/item&gt;&lt;item&gt;63&lt;/item&gt;&lt;item&gt;65&lt;/item&gt;&lt;item&gt;66&lt;/item&gt;&lt;item&gt;71&lt;/item&gt;&lt;item&gt;72&lt;/item&gt;&lt;item&gt;73&lt;/item&gt;&lt;item&gt;74&lt;/item&gt;&lt;item&gt;75&lt;/item&gt;&lt;item&gt;76&lt;/item&gt;&lt;item&gt;79&lt;/item&gt;&lt;item&gt;80&lt;/item&gt;&lt;item&gt;81&lt;/item&gt;&lt;item&gt;82&lt;/item&gt;&lt;item&gt;83&lt;/item&gt;&lt;/record-ids&gt;&lt;/item&gt;&lt;/Libraries&gt;"/>
  </w:docVars>
  <w:rsids>
    <w:rsidRoot w:val="00B7423E"/>
    <w:rsid w:val="00001C8D"/>
    <w:rsid w:val="00006300"/>
    <w:rsid w:val="00010619"/>
    <w:rsid w:val="00017519"/>
    <w:rsid w:val="000205A1"/>
    <w:rsid w:val="00023CC1"/>
    <w:rsid w:val="0002685E"/>
    <w:rsid w:val="0003401E"/>
    <w:rsid w:val="0003408C"/>
    <w:rsid w:val="0004540C"/>
    <w:rsid w:val="00045AAB"/>
    <w:rsid w:val="00046825"/>
    <w:rsid w:val="0005061E"/>
    <w:rsid w:val="00052C5E"/>
    <w:rsid w:val="00057954"/>
    <w:rsid w:val="00060326"/>
    <w:rsid w:val="000609E9"/>
    <w:rsid w:val="00064C34"/>
    <w:rsid w:val="00065861"/>
    <w:rsid w:val="00067D62"/>
    <w:rsid w:val="000712DC"/>
    <w:rsid w:val="00071AE1"/>
    <w:rsid w:val="000727BD"/>
    <w:rsid w:val="00073C05"/>
    <w:rsid w:val="0007418F"/>
    <w:rsid w:val="00075742"/>
    <w:rsid w:val="000806AF"/>
    <w:rsid w:val="00081C2F"/>
    <w:rsid w:val="0008338F"/>
    <w:rsid w:val="00085A19"/>
    <w:rsid w:val="00096100"/>
    <w:rsid w:val="000A0572"/>
    <w:rsid w:val="000A3A5D"/>
    <w:rsid w:val="000A6A8E"/>
    <w:rsid w:val="000B0924"/>
    <w:rsid w:val="000C02A5"/>
    <w:rsid w:val="000C09E6"/>
    <w:rsid w:val="000C141F"/>
    <w:rsid w:val="000C14BE"/>
    <w:rsid w:val="000C34BA"/>
    <w:rsid w:val="000D2C62"/>
    <w:rsid w:val="000D56F0"/>
    <w:rsid w:val="000D60DD"/>
    <w:rsid w:val="000D6CA7"/>
    <w:rsid w:val="000E4BC8"/>
    <w:rsid w:val="000F042A"/>
    <w:rsid w:val="000F1B37"/>
    <w:rsid w:val="00102AFC"/>
    <w:rsid w:val="00105F6F"/>
    <w:rsid w:val="00106294"/>
    <w:rsid w:val="00106DD1"/>
    <w:rsid w:val="001139E7"/>
    <w:rsid w:val="00122509"/>
    <w:rsid w:val="00123FD0"/>
    <w:rsid w:val="001267DB"/>
    <w:rsid w:val="00127893"/>
    <w:rsid w:val="001315F4"/>
    <w:rsid w:val="00134086"/>
    <w:rsid w:val="0013468C"/>
    <w:rsid w:val="00141C01"/>
    <w:rsid w:val="0014464D"/>
    <w:rsid w:val="0015044A"/>
    <w:rsid w:val="001557CE"/>
    <w:rsid w:val="00156F3C"/>
    <w:rsid w:val="001633F7"/>
    <w:rsid w:val="0016673D"/>
    <w:rsid w:val="0016763F"/>
    <w:rsid w:val="001708AA"/>
    <w:rsid w:val="00170FD8"/>
    <w:rsid w:val="00171B00"/>
    <w:rsid w:val="00172E04"/>
    <w:rsid w:val="00183BC9"/>
    <w:rsid w:val="00186805"/>
    <w:rsid w:val="00187A88"/>
    <w:rsid w:val="00187C2F"/>
    <w:rsid w:val="00195646"/>
    <w:rsid w:val="00196952"/>
    <w:rsid w:val="001A5F06"/>
    <w:rsid w:val="001B0785"/>
    <w:rsid w:val="001C0FA6"/>
    <w:rsid w:val="001C1EC9"/>
    <w:rsid w:val="001C2D98"/>
    <w:rsid w:val="001C76E5"/>
    <w:rsid w:val="001D4506"/>
    <w:rsid w:val="001D71EE"/>
    <w:rsid w:val="001E1A31"/>
    <w:rsid w:val="001E4BDB"/>
    <w:rsid w:val="001E5D8F"/>
    <w:rsid w:val="001F41CA"/>
    <w:rsid w:val="0020053E"/>
    <w:rsid w:val="002023EA"/>
    <w:rsid w:val="00204F03"/>
    <w:rsid w:val="0020593C"/>
    <w:rsid w:val="00212EAA"/>
    <w:rsid w:val="00217DE1"/>
    <w:rsid w:val="00220E05"/>
    <w:rsid w:val="00222670"/>
    <w:rsid w:val="00226080"/>
    <w:rsid w:val="0023670B"/>
    <w:rsid w:val="00241279"/>
    <w:rsid w:val="002415DF"/>
    <w:rsid w:val="00242940"/>
    <w:rsid w:val="00245E2A"/>
    <w:rsid w:val="0025664A"/>
    <w:rsid w:val="002636A9"/>
    <w:rsid w:val="0026449B"/>
    <w:rsid w:val="0026528A"/>
    <w:rsid w:val="0026690E"/>
    <w:rsid w:val="00273C82"/>
    <w:rsid w:val="00275041"/>
    <w:rsid w:val="00277326"/>
    <w:rsid w:val="00277412"/>
    <w:rsid w:val="00296BC7"/>
    <w:rsid w:val="00297049"/>
    <w:rsid w:val="002B0540"/>
    <w:rsid w:val="002B6B5C"/>
    <w:rsid w:val="002B7DC2"/>
    <w:rsid w:val="002C186E"/>
    <w:rsid w:val="002D1680"/>
    <w:rsid w:val="002D2FB8"/>
    <w:rsid w:val="002D5F4E"/>
    <w:rsid w:val="002D6B2C"/>
    <w:rsid w:val="002E5808"/>
    <w:rsid w:val="002F2B0F"/>
    <w:rsid w:val="002F3819"/>
    <w:rsid w:val="002F57BF"/>
    <w:rsid w:val="002F5E3E"/>
    <w:rsid w:val="002F60FA"/>
    <w:rsid w:val="002F63D0"/>
    <w:rsid w:val="00304BCB"/>
    <w:rsid w:val="003116B2"/>
    <w:rsid w:val="0031761B"/>
    <w:rsid w:val="0032002D"/>
    <w:rsid w:val="00320A8E"/>
    <w:rsid w:val="00320B73"/>
    <w:rsid w:val="0033119F"/>
    <w:rsid w:val="003335A5"/>
    <w:rsid w:val="00337344"/>
    <w:rsid w:val="00340E5C"/>
    <w:rsid w:val="00345D89"/>
    <w:rsid w:val="00347D75"/>
    <w:rsid w:val="00350209"/>
    <w:rsid w:val="00350A45"/>
    <w:rsid w:val="00352139"/>
    <w:rsid w:val="0035326F"/>
    <w:rsid w:val="00356505"/>
    <w:rsid w:val="00360816"/>
    <w:rsid w:val="00361C6A"/>
    <w:rsid w:val="003621F7"/>
    <w:rsid w:val="00364029"/>
    <w:rsid w:val="0037067D"/>
    <w:rsid w:val="00372E5A"/>
    <w:rsid w:val="003745C6"/>
    <w:rsid w:val="00376417"/>
    <w:rsid w:val="0038273A"/>
    <w:rsid w:val="0038431A"/>
    <w:rsid w:val="00386CFB"/>
    <w:rsid w:val="003907C2"/>
    <w:rsid w:val="003A2BF7"/>
    <w:rsid w:val="003A3F2E"/>
    <w:rsid w:val="003B0477"/>
    <w:rsid w:val="003B2BFF"/>
    <w:rsid w:val="003B486D"/>
    <w:rsid w:val="003B661B"/>
    <w:rsid w:val="003C1DD5"/>
    <w:rsid w:val="003C73AB"/>
    <w:rsid w:val="003D52C4"/>
    <w:rsid w:val="003D609A"/>
    <w:rsid w:val="003E152B"/>
    <w:rsid w:val="003E15FA"/>
    <w:rsid w:val="003E6597"/>
    <w:rsid w:val="003E7591"/>
    <w:rsid w:val="003F0975"/>
    <w:rsid w:val="003F43ED"/>
    <w:rsid w:val="003F46C0"/>
    <w:rsid w:val="00400D8E"/>
    <w:rsid w:val="00410F27"/>
    <w:rsid w:val="00411998"/>
    <w:rsid w:val="00411DDB"/>
    <w:rsid w:val="00411DF5"/>
    <w:rsid w:val="00412DEC"/>
    <w:rsid w:val="00414668"/>
    <w:rsid w:val="00414EFC"/>
    <w:rsid w:val="0042581B"/>
    <w:rsid w:val="004268CA"/>
    <w:rsid w:val="00434CE5"/>
    <w:rsid w:val="0043518A"/>
    <w:rsid w:val="00437B7B"/>
    <w:rsid w:val="004409D8"/>
    <w:rsid w:val="004427E9"/>
    <w:rsid w:val="00455474"/>
    <w:rsid w:val="00462E1E"/>
    <w:rsid w:val="00465672"/>
    <w:rsid w:val="00465741"/>
    <w:rsid w:val="00466455"/>
    <w:rsid w:val="004679EF"/>
    <w:rsid w:val="00471562"/>
    <w:rsid w:val="00474A7C"/>
    <w:rsid w:val="00476691"/>
    <w:rsid w:val="00481CC9"/>
    <w:rsid w:val="004843B5"/>
    <w:rsid w:val="004948D9"/>
    <w:rsid w:val="004A6E25"/>
    <w:rsid w:val="004B58EC"/>
    <w:rsid w:val="004B61B8"/>
    <w:rsid w:val="004B6696"/>
    <w:rsid w:val="004B7EA6"/>
    <w:rsid w:val="004C19B0"/>
    <w:rsid w:val="004C5C6E"/>
    <w:rsid w:val="004D38E2"/>
    <w:rsid w:val="004D3AC5"/>
    <w:rsid w:val="004D7239"/>
    <w:rsid w:val="004D7A08"/>
    <w:rsid w:val="004E3AD0"/>
    <w:rsid w:val="004E453F"/>
    <w:rsid w:val="004E7CB8"/>
    <w:rsid w:val="004F0C2E"/>
    <w:rsid w:val="004F251B"/>
    <w:rsid w:val="004F316D"/>
    <w:rsid w:val="004F4350"/>
    <w:rsid w:val="004F6F01"/>
    <w:rsid w:val="00502239"/>
    <w:rsid w:val="00504111"/>
    <w:rsid w:val="00505793"/>
    <w:rsid w:val="00506197"/>
    <w:rsid w:val="0050680D"/>
    <w:rsid w:val="00510B49"/>
    <w:rsid w:val="00523ACD"/>
    <w:rsid w:val="0052472D"/>
    <w:rsid w:val="0052588B"/>
    <w:rsid w:val="0052625A"/>
    <w:rsid w:val="00532003"/>
    <w:rsid w:val="00533254"/>
    <w:rsid w:val="0053517A"/>
    <w:rsid w:val="00537569"/>
    <w:rsid w:val="00542CBF"/>
    <w:rsid w:val="00542E0D"/>
    <w:rsid w:val="0054651D"/>
    <w:rsid w:val="00547C00"/>
    <w:rsid w:val="0055007A"/>
    <w:rsid w:val="0055176B"/>
    <w:rsid w:val="00553DFB"/>
    <w:rsid w:val="005545ED"/>
    <w:rsid w:val="00555A7E"/>
    <w:rsid w:val="00564E14"/>
    <w:rsid w:val="005716D7"/>
    <w:rsid w:val="005810A3"/>
    <w:rsid w:val="00581A3E"/>
    <w:rsid w:val="0058305C"/>
    <w:rsid w:val="00587BD2"/>
    <w:rsid w:val="00592619"/>
    <w:rsid w:val="005945C0"/>
    <w:rsid w:val="005A0C85"/>
    <w:rsid w:val="005A3C9F"/>
    <w:rsid w:val="005A74AA"/>
    <w:rsid w:val="005B1452"/>
    <w:rsid w:val="005B3593"/>
    <w:rsid w:val="005B3A0A"/>
    <w:rsid w:val="005B646A"/>
    <w:rsid w:val="005B6C09"/>
    <w:rsid w:val="005C301D"/>
    <w:rsid w:val="005C5C12"/>
    <w:rsid w:val="005C7A3F"/>
    <w:rsid w:val="005D0BB9"/>
    <w:rsid w:val="005E534D"/>
    <w:rsid w:val="005F19C0"/>
    <w:rsid w:val="006027AE"/>
    <w:rsid w:val="006039FC"/>
    <w:rsid w:val="006061FC"/>
    <w:rsid w:val="0060628B"/>
    <w:rsid w:val="00607EBA"/>
    <w:rsid w:val="00607F3E"/>
    <w:rsid w:val="00611569"/>
    <w:rsid w:val="006120DD"/>
    <w:rsid w:val="006202A8"/>
    <w:rsid w:val="00620A31"/>
    <w:rsid w:val="00630865"/>
    <w:rsid w:val="006344BF"/>
    <w:rsid w:val="0064084E"/>
    <w:rsid w:val="00642EB0"/>
    <w:rsid w:val="00644340"/>
    <w:rsid w:val="00646172"/>
    <w:rsid w:val="00650155"/>
    <w:rsid w:val="00651095"/>
    <w:rsid w:val="00651212"/>
    <w:rsid w:val="00652C95"/>
    <w:rsid w:val="00656925"/>
    <w:rsid w:val="00656ABF"/>
    <w:rsid w:val="0067062B"/>
    <w:rsid w:val="00671B93"/>
    <w:rsid w:val="006722FA"/>
    <w:rsid w:val="006862A9"/>
    <w:rsid w:val="006905AE"/>
    <w:rsid w:val="006922B1"/>
    <w:rsid w:val="00695018"/>
    <w:rsid w:val="006968AF"/>
    <w:rsid w:val="00697240"/>
    <w:rsid w:val="006A1B34"/>
    <w:rsid w:val="006A1E14"/>
    <w:rsid w:val="006A34CF"/>
    <w:rsid w:val="006A5EB8"/>
    <w:rsid w:val="006B75B1"/>
    <w:rsid w:val="006C02FA"/>
    <w:rsid w:val="006C39AF"/>
    <w:rsid w:val="006C712F"/>
    <w:rsid w:val="006D074D"/>
    <w:rsid w:val="006D4E0F"/>
    <w:rsid w:val="006D77CE"/>
    <w:rsid w:val="006E4994"/>
    <w:rsid w:val="006F09CD"/>
    <w:rsid w:val="006F2DC1"/>
    <w:rsid w:val="006F2E1F"/>
    <w:rsid w:val="006F3870"/>
    <w:rsid w:val="006F39AE"/>
    <w:rsid w:val="006F505E"/>
    <w:rsid w:val="00701B67"/>
    <w:rsid w:val="00704DF0"/>
    <w:rsid w:val="00710194"/>
    <w:rsid w:val="00712744"/>
    <w:rsid w:val="00715825"/>
    <w:rsid w:val="00715E26"/>
    <w:rsid w:val="0071640E"/>
    <w:rsid w:val="00721C95"/>
    <w:rsid w:val="00722768"/>
    <w:rsid w:val="007238B8"/>
    <w:rsid w:val="00726390"/>
    <w:rsid w:val="00730A50"/>
    <w:rsid w:val="007315D8"/>
    <w:rsid w:val="00731CDB"/>
    <w:rsid w:val="00734150"/>
    <w:rsid w:val="00737412"/>
    <w:rsid w:val="00746918"/>
    <w:rsid w:val="00747E21"/>
    <w:rsid w:val="00751E63"/>
    <w:rsid w:val="0075264B"/>
    <w:rsid w:val="00753F54"/>
    <w:rsid w:val="00756E1A"/>
    <w:rsid w:val="00762554"/>
    <w:rsid w:val="007644E0"/>
    <w:rsid w:val="00767177"/>
    <w:rsid w:val="007721A0"/>
    <w:rsid w:val="00774600"/>
    <w:rsid w:val="00774ACF"/>
    <w:rsid w:val="0077784F"/>
    <w:rsid w:val="00781DF6"/>
    <w:rsid w:val="00791CF0"/>
    <w:rsid w:val="007A0C75"/>
    <w:rsid w:val="007B0E64"/>
    <w:rsid w:val="007B15D5"/>
    <w:rsid w:val="007B2D70"/>
    <w:rsid w:val="007B48A3"/>
    <w:rsid w:val="007C0D2E"/>
    <w:rsid w:val="007C1793"/>
    <w:rsid w:val="007C2D68"/>
    <w:rsid w:val="007C382C"/>
    <w:rsid w:val="007C78B5"/>
    <w:rsid w:val="007D0715"/>
    <w:rsid w:val="007D2A4E"/>
    <w:rsid w:val="007D680A"/>
    <w:rsid w:val="007E68D9"/>
    <w:rsid w:val="007F122F"/>
    <w:rsid w:val="007F1404"/>
    <w:rsid w:val="007F4451"/>
    <w:rsid w:val="007F6FDF"/>
    <w:rsid w:val="007F77A8"/>
    <w:rsid w:val="007F7C3A"/>
    <w:rsid w:val="00803F31"/>
    <w:rsid w:val="00815907"/>
    <w:rsid w:val="00816D32"/>
    <w:rsid w:val="00825DCE"/>
    <w:rsid w:val="00826F33"/>
    <w:rsid w:val="008270D2"/>
    <w:rsid w:val="00831299"/>
    <w:rsid w:val="00832E6B"/>
    <w:rsid w:val="008335D7"/>
    <w:rsid w:val="008406F6"/>
    <w:rsid w:val="00843F7B"/>
    <w:rsid w:val="00845D84"/>
    <w:rsid w:val="00846291"/>
    <w:rsid w:val="008520CE"/>
    <w:rsid w:val="00852216"/>
    <w:rsid w:val="008530C9"/>
    <w:rsid w:val="00853B4A"/>
    <w:rsid w:val="00856E72"/>
    <w:rsid w:val="00857EFE"/>
    <w:rsid w:val="00860A78"/>
    <w:rsid w:val="00871654"/>
    <w:rsid w:val="00873ADD"/>
    <w:rsid w:val="00877B23"/>
    <w:rsid w:val="0088171C"/>
    <w:rsid w:val="00881F35"/>
    <w:rsid w:val="00882F8F"/>
    <w:rsid w:val="00883EFA"/>
    <w:rsid w:val="00886535"/>
    <w:rsid w:val="0088751A"/>
    <w:rsid w:val="00890851"/>
    <w:rsid w:val="0089480E"/>
    <w:rsid w:val="0089579F"/>
    <w:rsid w:val="008A3BEA"/>
    <w:rsid w:val="008A42BE"/>
    <w:rsid w:val="008A6435"/>
    <w:rsid w:val="008A7E11"/>
    <w:rsid w:val="008C2A7C"/>
    <w:rsid w:val="008C55BD"/>
    <w:rsid w:val="008C5761"/>
    <w:rsid w:val="008C6E02"/>
    <w:rsid w:val="008D0529"/>
    <w:rsid w:val="008E0EA2"/>
    <w:rsid w:val="008F1657"/>
    <w:rsid w:val="008F446D"/>
    <w:rsid w:val="00900800"/>
    <w:rsid w:val="009056D7"/>
    <w:rsid w:val="009151DB"/>
    <w:rsid w:val="009211D4"/>
    <w:rsid w:val="00921A6B"/>
    <w:rsid w:val="00924937"/>
    <w:rsid w:val="009255C7"/>
    <w:rsid w:val="00930BF7"/>
    <w:rsid w:val="009313AB"/>
    <w:rsid w:val="0093572C"/>
    <w:rsid w:val="009363CB"/>
    <w:rsid w:val="00947DDB"/>
    <w:rsid w:val="009504F0"/>
    <w:rsid w:val="009516AB"/>
    <w:rsid w:val="0095240D"/>
    <w:rsid w:val="0095289A"/>
    <w:rsid w:val="0095321B"/>
    <w:rsid w:val="0095322E"/>
    <w:rsid w:val="0096150F"/>
    <w:rsid w:val="009616F1"/>
    <w:rsid w:val="009651E9"/>
    <w:rsid w:val="009705B6"/>
    <w:rsid w:val="00972689"/>
    <w:rsid w:val="009736E6"/>
    <w:rsid w:val="00973790"/>
    <w:rsid w:val="00974D40"/>
    <w:rsid w:val="00975969"/>
    <w:rsid w:val="00976BC1"/>
    <w:rsid w:val="009803D1"/>
    <w:rsid w:val="00984E90"/>
    <w:rsid w:val="00984FED"/>
    <w:rsid w:val="0098689B"/>
    <w:rsid w:val="0099002F"/>
    <w:rsid w:val="009915D0"/>
    <w:rsid w:val="00997C4E"/>
    <w:rsid w:val="009A2EA2"/>
    <w:rsid w:val="009B3F29"/>
    <w:rsid w:val="009B5CF2"/>
    <w:rsid w:val="009B6410"/>
    <w:rsid w:val="009B67BA"/>
    <w:rsid w:val="009C1BC4"/>
    <w:rsid w:val="009D1A0A"/>
    <w:rsid w:val="009D7159"/>
    <w:rsid w:val="009E00B6"/>
    <w:rsid w:val="009E5F3F"/>
    <w:rsid w:val="009E66C9"/>
    <w:rsid w:val="009E66F9"/>
    <w:rsid w:val="009E718A"/>
    <w:rsid w:val="009E73CB"/>
    <w:rsid w:val="009F168A"/>
    <w:rsid w:val="009F230B"/>
    <w:rsid w:val="009F600E"/>
    <w:rsid w:val="00A001FB"/>
    <w:rsid w:val="00A1305B"/>
    <w:rsid w:val="00A1507C"/>
    <w:rsid w:val="00A154D8"/>
    <w:rsid w:val="00A155A6"/>
    <w:rsid w:val="00A166A5"/>
    <w:rsid w:val="00A21CE6"/>
    <w:rsid w:val="00A22A07"/>
    <w:rsid w:val="00A245D8"/>
    <w:rsid w:val="00A249AB"/>
    <w:rsid w:val="00A26115"/>
    <w:rsid w:val="00A279BE"/>
    <w:rsid w:val="00A27FD0"/>
    <w:rsid w:val="00A311AE"/>
    <w:rsid w:val="00A3223C"/>
    <w:rsid w:val="00A330EA"/>
    <w:rsid w:val="00A404E1"/>
    <w:rsid w:val="00A40BB4"/>
    <w:rsid w:val="00A44487"/>
    <w:rsid w:val="00A45299"/>
    <w:rsid w:val="00A52BED"/>
    <w:rsid w:val="00A72E9A"/>
    <w:rsid w:val="00A75A76"/>
    <w:rsid w:val="00A803B6"/>
    <w:rsid w:val="00A8040A"/>
    <w:rsid w:val="00A921CC"/>
    <w:rsid w:val="00A9324C"/>
    <w:rsid w:val="00A93D00"/>
    <w:rsid w:val="00A93EA5"/>
    <w:rsid w:val="00A941D7"/>
    <w:rsid w:val="00A96B26"/>
    <w:rsid w:val="00AA560D"/>
    <w:rsid w:val="00AA72DD"/>
    <w:rsid w:val="00AA7890"/>
    <w:rsid w:val="00AB08DB"/>
    <w:rsid w:val="00AB276D"/>
    <w:rsid w:val="00AB3CBF"/>
    <w:rsid w:val="00AB780D"/>
    <w:rsid w:val="00AB7E06"/>
    <w:rsid w:val="00AC1CD1"/>
    <w:rsid w:val="00AC271B"/>
    <w:rsid w:val="00AC62DE"/>
    <w:rsid w:val="00AD1B89"/>
    <w:rsid w:val="00AD7B17"/>
    <w:rsid w:val="00AE2673"/>
    <w:rsid w:val="00AE2AB9"/>
    <w:rsid w:val="00AE3B1D"/>
    <w:rsid w:val="00AE543E"/>
    <w:rsid w:val="00AE77BC"/>
    <w:rsid w:val="00AF01ED"/>
    <w:rsid w:val="00AF2B67"/>
    <w:rsid w:val="00AF3608"/>
    <w:rsid w:val="00AF3F78"/>
    <w:rsid w:val="00AF561D"/>
    <w:rsid w:val="00AF6FF8"/>
    <w:rsid w:val="00AF7A22"/>
    <w:rsid w:val="00B011B0"/>
    <w:rsid w:val="00B0168F"/>
    <w:rsid w:val="00B02539"/>
    <w:rsid w:val="00B06938"/>
    <w:rsid w:val="00B1145D"/>
    <w:rsid w:val="00B160AF"/>
    <w:rsid w:val="00B178DC"/>
    <w:rsid w:val="00B17F29"/>
    <w:rsid w:val="00B20585"/>
    <w:rsid w:val="00B2182D"/>
    <w:rsid w:val="00B21D0E"/>
    <w:rsid w:val="00B23984"/>
    <w:rsid w:val="00B24137"/>
    <w:rsid w:val="00B253A0"/>
    <w:rsid w:val="00B26A26"/>
    <w:rsid w:val="00B27ABD"/>
    <w:rsid w:val="00B34948"/>
    <w:rsid w:val="00B4462F"/>
    <w:rsid w:val="00B4496E"/>
    <w:rsid w:val="00B50774"/>
    <w:rsid w:val="00B52FB7"/>
    <w:rsid w:val="00B536D4"/>
    <w:rsid w:val="00B5565F"/>
    <w:rsid w:val="00B64A7F"/>
    <w:rsid w:val="00B70AF6"/>
    <w:rsid w:val="00B73057"/>
    <w:rsid w:val="00B732F6"/>
    <w:rsid w:val="00B73436"/>
    <w:rsid w:val="00B7423E"/>
    <w:rsid w:val="00B81C55"/>
    <w:rsid w:val="00B85A3E"/>
    <w:rsid w:val="00B90ECB"/>
    <w:rsid w:val="00B912B8"/>
    <w:rsid w:val="00B97020"/>
    <w:rsid w:val="00BA55BF"/>
    <w:rsid w:val="00BB30A1"/>
    <w:rsid w:val="00BB5257"/>
    <w:rsid w:val="00BC03B9"/>
    <w:rsid w:val="00BC257E"/>
    <w:rsid w:val="00BC2D49"/>
    <w:rsid w:val="00BC5353"/>
    <w:rsid w:val="00BD10A0"/>
    <w:rsid w:val="00BD41C1"/>
    <w:rsid w:val="00BD6C68"/>
    <w:rsid w:val="00BE7B9D"/>
    <w:rsid w:val="00BF1739"/>
    <w:rsid w:val="00BF4641"/>
    <w:rsid w:val="00BF524D"/>
    <w:rsid w:val="00BF63DF"/>
    <w:rsid w:val="00BF6688"/>
    <w:rsid w:val="00BF79E0"/>
    <w:rsid w:val="00C024AD"/>
    <w:rsid w:val="00C05A19"/>
    <w:rsid w:val="00C06607"/>
    <w:rsid w:val="00C12F53"/>
    <w:rsid w:val="00C22B24"/>
    <w:rsid w:val="00C25FAD"/>
    <w:rsid w:val="00C34333"/>
    <w:rsid w:val="00C3461F"/>
    <w:rsid w:val="00C375BB"/>
    <w:rsid w:val="00C402F6"/>
    <w:rsid w:val="00C4445D"/>
    <w:rsid w:val="00C447FE"/>
    <w:rsid w:val="00C4619B"/>
    <w:rsid w:val="00C469FB"/>
    <w:rsid w:val="00C52056"/>
    <w:rsid w:val="00C564B7"/>
    <w:rsid w:val="00C57CA5"/>
    <w:rsid w:val="00C63B83"/>
    <w:rsid w:val="00C64325"/>
    <w:rsid w:val="00C657AA"/>
    <w:rsid w:val="00C71BCA"/>
    <w:rsid w:val="00C73A67"/>
    <w:rsid w:val="00C74398"/>
    <w:rsid w:val="00C74618"/>
    <w:rsid w:val="00C77C3F"/>
    <w:rsid w:val="00C800FF"/>
    <w:rsid w:val="00C85439"/>
    <w:rsid w:val="00C92A80"/>
    <w:rsid w:val="00C94B2F"/>
    <w:rsid w:val="00C95CDE"/>
    <w:rsid w:val="00C97046"/>
    <w:rsid w:val="00C97129"/>
    <w:rsid w:val="00CA06AE"/>
    <w:rsid w:val="00CA1000"/>
    <w:rsid w:val="00CA404D"/>
    <w:rsid w:val="00CA5208"/>
    <w:rsid w:val="00CA6000"/>
    <w:rsid w:val="00CA78FD"/>
    <w:rsid w:val="00CB08D7"/>
    <w:rsid w:val="00CB6FD7"/>
    <w:rsid w:val="00CB7C1B"/>
    <w:rsid w:val="00CC2881"/>
    <w:rsid w:val="00CC29FE"/>
    <w:rsid w:val="00CC2CFC"/>
    <w:rsid w:val="00CE1733"/>
    <w:rsid w:val="00CE2515"/>
    <w:rsid w:val="00CE2AFC"/>
    <w:rsid w:val="00CE2D83"/>
    <w:rsid w:val="00CE4CEA"/>
    <w:rsid w:val="00CE4EE9"/>
    <w:rsid w:val="00CE61CF"/>
    <w:rsid w:val="00CE6784"/>
    <w:rsid w:val="00CF2342"/>
    <w:rsid w:val="00CF34AC"/>
    <w:rsid w:val="00CF43B9"/>
    <w:rsid w:val="00CF55E1"/>
    <w:rsid w:val="00CF6A90"/>
    <w:rsid w:val="00CF7739"/>
    <w:rsid w:val="00D03E3D"/>
    <w:rsid w:val="00D06BA2"/>
    <w:rsid w:val="00D10375"/>
    <w:rsid w:val="00D135F9"/>
    <w:rsid w:val="00D1541C"/>
    <w:rsid w:val="00D25514"/>
    <w:rsid w:val="00D260C3"/>
    <w:rsid w:val="00D27991"/>
    <w:rsid w:val="00D27CD6"/>
    <w:rsid w:val="00D27D5F"/>
    <w:rsid w:val="00D32786"/>
    <w:rsid w:val="00D35B60"/>
    <w:rsid w:val="00D40CC3"/>
    <w:rsid w:val="00D41246"/>
    <w:rsid w:val="00D42A65"/>
    <w:rsid w:val="00D42EE6"/>
    <w:rsid w:val="00D43543"/>
    <w:rsid w:val="00D438F3"/>
    <w:rsid w:val="00D46539"/>
    <w:rsid w:val="00D47201"/>
    <w:rsid w:val="00D65948"/>
    <w:rsid w:val="00D70628"/>
    <w:rsid w:val="00D7235C"/>
    <w:rsid w:val="00D72405"/>
    <w:rsid w:val="00D751E6"/>
    <w:rsid w:val="00D814E8"/>
    <w:rsid w:val="00D94DA7"/>
    <w:rsid w:val="00D95D9D"/>
    <w:rsid w:val="00D977FF"/>
    <w:rsid w:val="00DA2493"/>
    <w:rsid w:val="00DA4F9A"/>
    <w:rsid w:val="00DA5D96"/>
    <w:rsid w:val="00DC0784"/>
    <w:rsid w:val="00DC1574"/>
    <w:rsid w:val="00DC3FE2"/>
    <w:rsid w:val="00DC5986"/>
    <w:rsid w:val="00DC5EB6"/>
    <w:rsid w:val="00DD5543"/>
    <w:rsid w:val="00DE06B5"/>
    <w:rsid w:val="00DF3956"/>
    <w:rsid w:val="00DF428C"/>
    <w:rsid w:val="00DF6BF6"/>
    <w:rsid w:val="00DF77BE"/>
    <w:rsid w:val="00E023DF"/>
    <w:rsid w:val="00E028B1"/>
    <w:rsid w:val="00E03DC8"/>
    <w:rsid w:val="00E058EC"/>
    <w:rsid w:val="00E070FE"/>
    <w:rsid w:val="00E16533"/>
    <w:rsid w:val="00E179F3"/>
    <w:rsid w:val="00E23741"/>
    <w:rsid w:val="00E24C42"/>
    <w:rsid w:val="00E254D0"/>
    <w:rsid w:val="00E31291"/>
    <w:rsid w:val="00E319F6"/>
    <w:rsid w:val="00E327E2"/>
    <w:rsid w:val="00E33A03"/>
    <w:rsid w:val="00E33E99"/>
    <w:rsid w:val="00E436C9"/>
    <w:rsid w:val="00E50EE6"/>
    <w:rsid w:val="00E54C5B"/>
    <w:rsid w:val="00E5737B"/>
    <w:rsid w:val="00E6171B"/>
    <w:rsid w:val="00E61FE9"/>
    <w:rsid w:val="00E6653D"/>
    <w:rsid w:val="00E6714C"/>
    <w:rsid w:val="00E67C4B"/>
    <w:rsid w:val="00E74EEA"/>
    <w:rsid w:val="00E85C99"/>
    <w:rsid w:val="00E861E9"/>
    <w:rsid w:val="00E87FFB"/>
    <w:rsid w:val="00E9211C"/>
    <w:rsid w:val="00E977A6"/>
    <w:rsid w:val="00EA1FCF"/>
    <w:rsid w:val="00EA6A01"/>
    <w:rsid w:val="00EB1912"/>
    <w:rsid w:val="00EB45E8"/>
    <w:rsid w:val="00EB5CC8"/>
    <w:rsid w:val="00EC6E77"/>
    <w:rsid w:val="00EC6F78"/>
    <w:rsid w:val="00ED4E10"/>
    <w:rsid w:val="00ED5F6A"/>
    <w:rsid w:val="00EF0E8A"/>
    <w:rsid w:val="00EF213F"/>
    <w:rsid w:val="00EF58F0"/>
    <w:rsid w:val="00EF77DE"/>
    <w:rsid w:val="00F00D1B"/>
    <w:rsid w:val="00F03F56"/>
    <w:rsid w:val="00F0552C"/>
    <w:rsid w:val="00F05539"/>
    <w:rsid w:val="00F11DF4"/>
    <w:rsid w:val="00F16285"/>
    <w:rsid w:val="00F17B3D"/>
    <w:rsid w:val="00F20B05"/>
    <w:rsid w:val="00F21FA4"/>
    <w:rsid w:val="00F22EEC"/>
    <w:rsid w:val="00F26513"/>
    <w:rsid w:val="00F31F87"/>
    <w:rsid w:val="00F45777"/>
    <w:rsid w:val="00F47ECC"/>
    <w:rsid w:val="00F51A21"/>
    <w:rsid w:val="00F57C36"/>
    <w:rsid w:val="00F61FD8"/>
    <w:rsid w:val="00F65B45"/>
    <w:rsid w:val="00F73A7B"/>
    <w:rsid w:val="00F73B17"/>
    <w:rsid w:val="00F75234"/>
    <w:rsid w:val="00F760AE"/>
    <w:rsid w:val="00F7631F"/>
    <w:rsid w:val="00F83BA6"/>
    <w:rsid w:val="00F86695"/>
    <w:rsid w:val="00F90F49"/>
    <w:rsid w:val="00F95647"/>
    <w:rsid w:val="00FA27AB"/>
    <w:rsid w:val="00FA37B1"/>
    <w:rsid w:val="00FA3A06"/>
    <w:rsid w:val="00FA4217"/>
    <w:rsid w:val="00FA51A6"/>
    <w:rsid w:val="00FB5A4A"/>
    <w:rsid w:val="00FB6093"/>
    <w:rsid w:val="00FB78D2"/>
    <w:rsid w:val="00FC09F3"/>
    <w:rsid w:val="00FC1996"/>
    <w:rsid w:val="00FD290A"/>
    <w:rsid w:val="00FD3C33"/>
    <w:rsid w:val="00FD73BB"/>
    <w:rsid w:val="00FE474B"/>
    <w:rsid w:val="00FE55E2"/>
    <w:rsid w:val="00FE5CEC"/>
    <w:rsid w:val="00FF5172"/>
    <w:rsid w:val="00FF7310"/>
    <w:rsid w:val="00FF7A97"/>
    <w:rsid w:val="073F672F"/>
    <w:rsid w:val="09BDFCB9"/>
    <w:rsid w:val="1287D533"/>
    <w:rsid w:val="17E45825"/>
    <w:rsid w:val="2860A063"/>
    <w:rsid w:val="2EDC99F3"/>
    <w:rsid w:val="2FDA35AF"/>
    <w:rsid w:val="362BAD39"/>
    <w:rsid w:val="5AD22D7C"/>
    <w:rsid w:val="5D50A8BE"/>
    <w:rsid w:val="60C0E9F9"/>
    <w:rsid w:val="6A11CBF8"/>
    <w:rsid w:val="6F81E6E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53AC34"/>
  <w15:chartTrackingRefBased/>
  <w15:docId w15:val="{057DB35E-F6C7-40AC-A2EC-8CF34CDDC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7423E"/>
  </w:style>
  <w:style w:type="character" w:styleId="CommentReference">
    <w:name w:val="annotation reference"/>
    <w:basedOn w:val="DefaultParagraphFont"/>
    <w:uiPriority w:val="99"/>
    <w:semiHidden/>
    <w:unhideWhenUsed/>
    <w:rsid w:val="00B7423E"/>
    <w:rPr>
      <w:sz w:val="16"/>
      <w:szCs w:val="16"/>
    </w:rPr>
  </w:style>
  <w:style w:type="paragraph" w:styleId="CommentText">
    <w:name w:val="annotation text"/>
    <w:basedOn w:val="Normal"/>
    <w:link w:val="CommentTextChar"/>
    <w:uiPriority w:val="99"/>
    <w:semiHidden/>
    <w:unhideWhenUsed/>
    <w:rsid w:val="00B7423E"/>
    <w:pPr>
      <w:spacing w:line="240" w:lineRule="auto"/>
    </w:pPr>
    <w:rPr>
      <w:sz w:val="20"/>
      <w:szCs w:val="20"/>
    </w:rPr>
  </w:style>
  <w:style w:type="character" w:customStyle="1" w:styleId="CommentTextChar">
    <w:name w:val="Comment Text Char"/>
    <w:basedOn w:val="DefaultParagraphFont"/>
    <w:link w:val="CommentText"/>
    <w:uiPriority w:val="99"/>
    <w:semiHidden/>
    <w:rsid w:val="00B7423E"/>
    <w:rPr>
      <w:sz w:val="20"/>
      <w:szCs w:val="20"/>
    </w:rPr>
  </w:style>
  <w:style w:type="paragraph" w:styleId="CommentSubject">
    <w:name w:val="annotation subject"/>
    <w:basedOn w:val="CommentText"/>
    <w:next w:val="CommentText"/>
    <w:link w:val="CommentSubjectChar"/>
    <w:uiPriority w:val="99"/>
    <w:semiHidden/>
    <w:unhideWhenUsed/>
    <w:rsid w:val="00B7423E"/>
    <w:rPr>
      <w:b/>
      <w:bCs/>
    </w:rPr>
  </w:style>
  <w:style w:type="character" w:customStyle="1" w:styleId="CommentSubjectChar">
    <w:name w:val="Comment Subject Char"/>
    <w:basedOn w:val="CommentTextChar"/>
    <w:link w:val="CommentSubject"/>
    <w:uiPriority w:val="99"/>
    <w:semiHidden/>
    <w:rsid w:val="00B7423E"/>
    <w:rPr>
      <w:b/>
      <w:bCs/>
      <w:sz w:val="20"/>
      <w:szCs w:val="20"/>
    </w:rPr>
  </w:style>
  <w:style w:type="paragraph" w:styleId="BalloonText">
    <w:name w:val="Balloon Text"/>
    <w:basedOn w:val="Normal"/>
    <w:link w:val="BalloonTextChar"/>
    <w:uiPriority w:val="99"/>
    <w:semiHidden/>
    <w:unhideWhenUsed/>
    <w:rsid w:val="00B742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23E"/>
    <w:rPr>
      <w:rFonts w:ascii="Segoe UI" w:hAnsi="Segoe UI" w:cs="Segoe UI"/>
      <w:sz w:val="18"/>
      <w:szCs w:val="18"/>
    </w:rPr>
  </w:style>
  <w:style w:type="paragraph" w:styleId="Caption">
    <w:name w:val="caption"/>
    <w:basedOn w:val="Normal"/>
    <w:next w:val="Normal"/>
    <w:rsid w:val="003F43ED"/>
    <w:pPr>
      <w:tabs>
        <w:tab w:val="left" w:pos="1418"/>
      </w:tabs>
      <w:spacing w:before="120" w:after="120" w:line="360" w:lineRule="auto"/>
      <w:ind w:left="1134" w:hanging="1134"/>
      <w:contextualSpacing/>
    </w:pPr>
    <w:rPr>
      <w:rFonts w:ascii="Calibri" w:eastAsia="Times New Roman" w:hAnsi="Calibri" w:cs="Times New Roman"/>
      <w:szCs w:val="26"/>
    </w:rPr>
  </w:style>
  <w:style w:type="paragraph" w:styleId="ListParagraph">
    <w:name w:val="List Paragraph"/>
    <w:basedOn w:val="Normal"/>
    <w:uiPriority w:val="34"/>
    <w:qFormat/>
    <w:rsid w:val="009E00B6"/>
    <w:pPr>
      <w:ind w:left="720"/>
      <w:contextualSpacing/>
    </w:pPr>
  </w:style>
  <w:style w:type="paragraph" w:styleId="NormalWeb">
    <w:name w:val="Normal (Web)"/>
    <w:basedOn w:val="Normal"/>
    <w:uiPriority w:val="99"/>
    <w:semiHidden/>
    <w:unhideWhenUsed/>
    <w:rsid w:val="000D2C62"/>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EndNoteBibliographyTitle">
    <w:name w:val="EndNote Bibliography Title"/>
    <w:basedOn w:val="Normal"/>
    <w:link w:val="EndNoteBibliographyTitleChar"/>
    <w:rsid w:val="00F90F4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0F49"/>
    <w:rPr>
      <w:rFonts w:ascii="Calibri" w:hAnsi="Calibri" w:cs="Calibri"/>
      <w:noProof/>
      <w:lang w:val="en-US"/>
    </w:rPr>
  </w:style>
  <w:style w:type="paragraph" w:customStyle="1" w:styleId="EndNoteBibliography">
    <w:name w:val="EndNote Bibliography"/>
    <w:basedOn w:val="Normal"/>
    <w:link w:val="EndNoteBibliographyChar"/>
    <w:rsid w:val="00F90F4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90F49"/>
    <w:rPr>
      <w:rFonts w:ascii="Calibri" w:hAnsi="Calibri" w:cs="Calibri"/>
      <w:noProof/>
      <w:lang w:val="en-US"/>
    </w:rPr>
  </w:style>
  <w:style w:type="character" w:styleId="Hyperlink">
    <w:name w:val="Hyperlink"/>
    <w:basedOn w:val="DefaultParagraphFont"/>
    <w:uiPriority w:val="99"/>
    <w:unhideWhenUsed/>
    <w:rsid w:val="001C0FA6"/>
    <w:rPr>
      <w:color w:val="0563C1" w:themeColor="hyperlink"/>
      <w:u w:val="single"/>
    </w:rPr>
  </w:style>
  <w:style w:type="character" w:customStyle="1" w:styleId="UnresolvedMention1">
    <w:name w:val="Unresolved Mention1"/>
    <w:basedOn w:val="DefaultParagraphFont"/>
    <w:uiPriority w:val="99"/>
    <w:semiHidden/>
    <w:unhideWhenUsed/>
    <w:rsid w:val="001C0FA6"/>
    <w:rPr>
      <w:color w:val="605E5C"/>
      <w:shd w:val="clear" w:color="auto" w:fill="E1DFDD"/>
    </w:rPr>
  </w:style>
  <w:style w:type="paragraph" w:styleId="ListBullet">
    <w:name w:val="List Bullet"/>
    <w:basedOn w:val="Normal"/>
    <w:uiPriority w:val="99"/>
    <w:unhideWhenUsed/>
    <w:rsid w:val="00CB6FD7"/>
    <w:pPr>
      <w:numPr>
        <w:numId w:val="6"/>
      </w:numPr>
      <w:contextualSpacing/>
    </w:pPr>
  </w:style>
  <w:style w:type="paragraph" w:styleId="Revision">
    <w:name w:val="Revision"/>
    <w:hidden/>
    <w:uiPriority w:val="99"/>
    <w:semiHidden/>
    <w:rsid w:val="00A452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74970">
      <w:bodyDiv w:val="1"/>
      <w:marLeft w:val="0"/>
      <w:marRight w:val="0"/>
      <w:marTop w:val="0"/>
      <w:marBottom w:val="0"/>
      <w:divBdr>
        <w:top w:val="none" w:sz="0" w:space="0" w:color="auto"/>
        <w:left w:val="none" w:sz="0" w:space="0" w:color="auto"/>
        <w:bottom w:val="none" w:sz="0" w:space="0" w:color="auto"/>
        <w:right w:val="none" w:sz="0" w:space="0" w:color="auto"/>
      </w:divBdr>
    </w:div>
    <w:div w:id="96020476">
      <w:bodyDiv w:val="1"/>
      <w:marLeft w:val="0"/>
      <w:marRight w:val="0"/>
      <w:marTop w:val="0"/>
      <w:marBottom w:val="0"/>
      <w:divBdr>
        <w:top w:val="none" w:sz="0" w:space="0" w:color="auto"/>
        <w:left w:val="none" w:sz="0" w:space="0" w:color="auto"/>
        <w:bottom w:val="none" w:sz="0" w:space="0" w:color="auto"/>
        <w:right w:val="none" w:sz="0" w:space="0" w:color="auto"/>
      </w:divBdr>
    </w:div>
    <w:div w:id="130249058">
      <w:bodyDiv w:val="1"/>
      <w:marLeft w:val="0"/>
      <w:marRight w:val="0"/>
      <w:marTop w:val="0"/>
      <w:marBottom w:val="0"/>
      <w:divBdr>
        <w:top w:val="none" w:sz="0" w:space="0" w:color="auto"/>
        <w:left w:val="none" w:sz="0" w:space="0" w:color="auto"/>
        <w:bottom w:val="none" w:sz="0" w:space="0" w:color="auto"/>
        <w:right w:val="none" w:sz="0" w:space="0" w:color="auto"/>
      </w:divBdr>
    </w:div>
    <w:div w:id="253247389">
      <w:bodyDiv w:val="1"/>
      <w:marLeft w:val="0"/>
      <w:marRight w:val="0"/>
      <w:marTop w:val="0"/>
      <w:marBottom w:val="0"/>
      <w:divBdr>
        <w:top w:val="none" w:sz="0" w:space="0" w:color="auto"/>
        <w:left w:val="none" w:sz="0" w:space="0" w:color="auto"/>
        <w:bottom w:val="none" w:sz="0" w:space="0" w:color="auto"/>
        <w:right w:val="none" w:sz="0" w:space="0" w:color="auto"/>
      </w:divBdr>
    </w:div>
    <w:div w:id="398139224">
      <w:bodyDiv w:val="1"/>
      <w:marLeft w:val="0"/>
      <w:marRight w:val="0"/>
      <w:marTop w:val="0"/>
      <w:marBottom w:val="0"/>
      <w:divBdr>
        <w:top w:val="none" w:sz="0" w:space="0" w:color="auto"/>
        <w:left w:val="none" w:sz="0" w:space="0" w:color="auto"/>
        <w:bottom w:val="none" w:sz="0" w:space="0" w:color="auto"/>
        <w:right w:val="none" w:sz="0" w:space="0" w:color="auto"/>
      </w:divBdr>
    </w:div>
    <w:div w:id="795949455">
      <w:bodyDiv w:val="1"/>
      <w:marLeft w:val="0"/>
      <w:marRight w:val="0"/>
      <w:marTop w:val="0"/>
      <w:marBottom w:val="0"/>
      <w:divBdr>
        <w:top w:val="none" w:sz="0" w:space="0" w:color="auto"/>
        <w:left w:val="none" w:sz="0" w:space="0" w:color="auto"/>
        <w:bottom w:val="none" w:sz="0" w:space="0" w:color="auto"/>
        <w:right w:val="none" w:sz="0" w:space="0" w:color="auto"/>
      </w:divBdr>
    </w:div>
    <w:div w:id="996885842">
      <w:bodyDiv w:val="1"/>
      <w:marLeft w:val="0"/>
      <w:marRight w:val="0"/>
      <w:marTop w:val="0"/>
      <w:marBottom w:val="0"/>
      <w:divBdr>
        <w:top w:val="none" w:sz="0" w:space="0" w:color="auto"/>
        <w:left w:val="none" w:sz="0" w:space="0" w:color="auto"/>
        <w:bottom w:val="none" w:sz="0" w:space="0" w:color="auto"/>
        <w:right w:val="none" w:sz="0" w:space="0" w:color="auto"/>
      </w:divBdr>
    </w:div>
    <w:div w:id="1112020743">
      <w:bodyDiv w:val="1"/>
      <w:marLeft w:val="0"/>
      <w:marRight w:val="0"/>
      <w:marTop w:val="0"/>
      <w:marBottom w:val="0"/>
      <w:divBdr>
        <w:top w:val="none" w:sz="0" w:space="0" w:color="auto"/>
        <w:left w:val="none" w:sz="0" w:space="0" w:color="auto"/>
        <w:bottom w:val="none" w:sz="0" w:space="0" w:color="auto"/>
        <w:right w:val="none" w:sz="0" w:space="0" w:color="auto"/>
      </w:divBdr>
    </w:div>
    <w:div w:id="1191143844">
      <w:bodyDiv w:val="1"/>
      <w:marLeft w:val="0"/>
      <w:marRight w:val="0"/>
      <w:marTop w:val="0"/>
      <w:marBottom w:val="0"/>
      <w:divBdr>
        <w:top w:val="none" w:sz="0" w:space="0" w:color="auto"/>
        <w:left w:val="none" w:sz="0" w:space="0" w:color="auto"/>
        <w:bottom w:val="none" w:sz="0" w:space="0" w:color="auto"/>
        <w:right w:val="none" w:sz="0" w:space="0" w:color="auto"/>
      </w:divBdr>
    </w:div>
    <w:div w:id="1269897467">
      <w:bodyDiv w:val="1"/>
      <w:marLeft w:val="0"/>
      <w:marRight w:val="0"/>
      <w:marTop w:val="0"/>
      <w:marBottom w:val="0"/>
      <w:divBdr>
        <w:top w:val="none" w:sz="0" w:space="0" w:color="auto"/>
        <w:left w:val="none" w:sz="0" w:space="0" w:color="auto"/>
        <w:bottom w:val="none" w:sz="0" w:space="0" w:color="auto"/>
        <w:right w:val="none" w:sz="0" w:space="0" w:color="auto"/>
      </w:divBdr>
    </w:div>
    <w:div w:id="1373119016">
      <w:bodyDiv w:val="1"/>
      <w:marLeft w:val="0"/>
      <w:marRight w:val="0"/>
      <w:marTop w:val="0"/>
      <w:marBottom w:val="0"/>
      <w:divBdr>
        <w:top w:val="none" w:sz="0" w:space="0" w:color="auto"/>
        <w:left w:val="none" w:sz="0" w:space="0" w:color="auto"/>
        <w:bottom w:val="none" w:sz="0" w:space="0" w:color="auto"/>
        <w:right w:val="none" w:sz="0" w:space="0" w:color="auto"/>
      </w:divBdr>
    </w:div>
    <w:div w:id="1556433901">
      <w:bodyDiv w:val="1"/>
      <w:marLeft w:val="0"/>
      <w:marRight w:val="0"/>
      <w:marTop w:val="0"/>
      <w:marBottom w:val="0"/>
      <w:divBdr>
        <w:top w:val="none" w:sz="0" w:space="0" w:color="auto"/>
        <w:left w:val="none" w:sz="0" w:space="0" w:color="auto"/>
        <w:bottom w:val="none" w:sz="0" w:space="0" w:color="auto"/>
        <w:right w:val="none" w:sz="0" w:space="0" w:color="auto"/>
      </w:divBdr>
    </w:div>
    <w:div w:id="1759327270">
      <w:bodyDiv w:val="1"/>
      <w:marLeft w:val="0"/>
      <w:marRight w:val="0"/>
      <w:marTop w:val="0"/>
      <w:marBottom w:val="0"/>
      <w:divBdr>
        <w:top w:val="none" w:sz="0" w:space="0" w:color="auto"/>
        <w:left w:val="none" w:sz="0" w:space="0" w:color="auto"/>
        <w:bottom w:val="none" w:sz="0" w:space="0" w:color="auto"/>
        <w:right w:val="none" w:sz="0" w:space="0" w:color="auto"/>
      </w:divBdr>
    </w:div>
    <w:div w:id="1918050722">
      <w:bodyDiv w:val="1"/>
      <w:marLeft w:val="0"/>
      <w:marRight w:val="0"/>
      <w:marTop w:val="0"/>
      <w:marBottom w:val="0"/>
      <w:divBdr>
        <w:top w:val="none" w:sz="0" w:space="0" w:color="auto"/>
        <w:left w:val="none" w:sz="0" w:space="0" w:color="auto"/>
        <w:bottom w:val="none" w:sz="0" w:space="0" w:color="auto"/>
        <w:right w:val="none" w:sz="0" w:space="0" w:color="auto"/>
      </w:divBdr>
    </w:div>
    <w:div w:id="1991326965">
      <w:bodyDiv w:val="1"/>
      <w:marLeft w:val="0"/>
      <w:marRight w:val="0"/>
      <w:marTop w:val="0"/>
      <w:marBottom w:val="0"/>
      <w:divBdr>
        <w:top w:val="none" w:sz="0" w:space="0" w:color="auto"/>
        <w:left w:val="none" w:sz="0" w:space="0" w:color="auto"/>
        <w:bottom w:val="none" w:sz="0" w:space="0" w:color="auto"/>
        <w:right w:val="none" w:sz="0" w:space="0" w:color="auto"/>
      </w:divBdr>
    </w:div>
    <w:div w:id="204244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a.beers@soton.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463611387D92D42B7BAF19C9CCDEEFC" ma:contentTypeVersion="13" ma:contentTypeDescription="Create a new document." ma:contentTypeScope="" ma:versionID="954532f29a78e2b02fa24f599cdd552d">
  <xsd:schema xmlns:xsd="http://www.w3.org/2001/XMLSchema" xmlns:xs="http://www.w3.org/2001/XMLSchema" xmlns:p="http://schemas.microsoft.com/office/2006/metadata/properties" xmlns:ns3="9e55802e-15ff-4362-a015-d54d61f810b3" xmlns:ns4="29e33e71-5151-4181-9c78-61773abc2018" targetNamespace="http://schemas.microsoft.com/office/2006/metadata/properties" ma:root="true" ma:fieldsID="40909db5f3c688cf4025a046217f5f71" ns3:_="" ns4:_="">
    <xsd:import namespace="9e55802e-15ff-4362-a015-d54d61f810b3"/>
    <xsd:import namespace="29e33e71-5151-4181-9c78-61773abc201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55802e-15ff-4362-a015-d54d61f810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e33e71-5151-4181-9c78-61773abc201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D21D1C2-BA25-4E49-9F4C-8EAD5C489151}">
  <ds:schemaRefs>
    <ds:schemaRef ds:uri="http://schemas.openxmlformats.org/officeDocument/2006/bibliography"/>
  </ds:schemaRefs>
</ds:datastoreItem>
</file>

<file path=customXml/itemProps2.xml><?xml version="1.0" encoding="utf-8"?>
<ds:datastoreItem xmlns:ds="http://schemas.openxmlformats.org/officeDocument/2006/customXml" ds:itemID="{4EF6EAD3-F911-4C57-8B96-110F544F54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55802e-15ff-4362-a015-d54d61f810b3"/>
    <ds:schemaRef ds:uri="29e33e71-5151-4181-9c78-61773abc20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07FF4AB-4A19-4E23-A2B6-18EADD160E47}">
  <ds:schemaRefs>
    <ds:schemaRef ds:uri="http://schemas.microsoft.com/sharepoint/v3/contenttype/forms"/>
  </ds:schemaRefs>
</ds:datastoreItem>
</file>

<file path=customXml/itemProps4.xml><?xml version="1.0" encoding="utf-8"?>
<ds:datastoreItem xmlns:ds="http://schemas.openxmlformats.org/officeDocument/2006/customXml" ds:itemID="{9697C09A-FCA1-4A58-B589-DBD7EBD17F8A}">
  <ds:schemaRefs>
    <ds:schemaRef ds:uri="http://schemas.openxmlformats.org/package/2006/metadata/core-properties"/>
    <ds:schemaRef ds:uri="http://purl.org/dc/dcmitype/"/>
    <ds:schemaRef ds:uri="http://schemas.microsoft.com/office/infopath/2007/PartnerControls"/>
    <ds:schemaRef ds:uri="29e33e71-5151-4181-9c78-61773abc2018"/>
    <ds:schemaRef ds:uri="http://purl.org/dc/elements/1.1/"/>
    <ds:schemaRef ds:uri="http://www.w3.org/XML/1998/namespace"/>
    <ds:schemaRef ds:uri="http://schemas.microsoft.com/office/2006/documentManagement/types"/>
    <ds:schemaRef ds:uri="9e55802e-15ff-4362-a015-d54d61f810b3"/>
    <ds:schemaRef ds:uri="http://schemas.microsoft.com/office/2006/metadata/properties"/>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14438</Words>
  <Characters>82300</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9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BB Emily</dc:creator>
  <cp:keywords/>
  <dc:description/>
  <cp:lastModifiedBy>Juliet Gray</cp:lastModifiedBy>
  <cp:revision>2</cp:revision>
  <dcterms:created xsi:type="dcterms:W3CDTF">2022-09-14T07:40:00Z</dcterms:created>
  <dcterms:modified xsi:type="dcterms:W3CDTF">2022-09-1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63611387D92D42B7BAF19C9CCDEEFC</vt:lpwstr>
  </property>
</Properties>
</file>